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68FC8" w14:textId="5EAFDF26" w:rsidR="00BE369B" w:rsidRPr="00B52E7F" w:rsidRDefault="00B52E7F" w:rsidP="00880C7E">
      <w:pPr>
        <w:rPr>
          <w:b/>
          <w:bCs/>
          <w:sz w:val="24"/>
          <w:szCs w:val="24"/>
          <w:lang w:val="en-GB"/>
        </w:rPr>
      </w:pPr>
      <w:r>
        <w:rPr>
          <w:b/>
          <w:bCs/>
          <w:sz w:val="24"/>
          <w:szCs w:val="24"/>
          <w:lang w:val="en-GB"/>
        </w:rPr>
        <w:t>Title</w:t>
      </w:r>
      <w:r w:rsidR="00880C7E" w:rsidRPr="00880C7E">
        <w:rPr>
          <w:b/>
          <w:bCs/>
          <w:sz w:val="24"/>
          <w:szCs w:val="24"/>
          <w:lang w:val="en-GB"/>
        </w:rPr>
        <w:t>:</w:t>
      </w:r>
      <w:r>
        <w:rPr>
          <w:b/>
          <w:bCs/>
          <w:sz w:val="24"/>
          <w:szCs w:val="24"/>
          <w:lang w:val="en-GB"/>
        </w:rPr>
        <w:t xml:space="preserve"> </w:t>
      </w:r>
      <w:r w:rsidR="0029009A">
        <w:t>Functional trade-offs</w:t>
      </w:r>
      <w:r w:rsidR="006945F8">
        <w:t xml:space="preserve"> and </w:t>
      </w:r>
      <w:r w:rsidR="006F37CD">
        <w:t>microclimatic</w:t>
      </w:r>
      <w:r w:rsidR="006945F8">
        <w:t xml:space="preserve"> drivers of seed oil traits in alpine </w:t>
      </w:r>
      <w:r w:rsidR="0029009A">
        <w:t>environments</w:t>
      </w:r>
    </w:p>
    <w:p w14:paraId="20BBF406" w14:textId="0B6A897E" w:rsidR="00BA7BB6" w:rsidRPr="00671CEF" w:rsidRDefault="005F1BDA" w:rsidP="00E526DA">
      <w:pPr>
        <w:spacing w:line="360" w:lineRule="auto"/>
        <w:jc w:val="both"/>
        <w:rPr>
          <w:lang w:val="es-ES"/>
        </w:rPr>
      </w:pPr>
      <w:r w:rsidRPr="009B11B6">
        <w:rPr>
          <w:b/>
          <w:bCs/>
          <w:lang w:val="es-ES"/>
        </w:rPr>
        <w:t>Authors</w:t>
      </w:r>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6E445379" w:rsidR="005F1BDA" w:rsidRPr="00BE369B" w:rsidRDefault="005F1BDA" w:rsidP="00E526DA">
      <w:pPr>
        <w:spacing w:line="360" w:lineRule="auto"/>
        <w:jc w:val="both"/>
        <w:rPr>
          <w:b/>
          <w:bCs/>
          <w:lang w:val="en-GB"/>
        </w:rPr>
      </w:pPr>
      <w:r w:rsidRPr="00BE369B">
        <w:rPr>
          <w:b/>
          <w:bCs/>
          <w:lang w:val="en-GB"/>
        </w:rPr>
        <w:t>Affiliations:</w:t>
      </w:r>
    </w:p>
    <w:p w14:paraId="6F4BE856" w14:textId="102E8E34"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33600 Spain.</w:t>
      </w:r>
    </w:p>
    <w:p w14:paraId="2F38CF9B" w14:textId="6A94F187"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 xml:space="preserve">Department of Organismal and </w:t>
      </w:r>
      <w:r w:rsidR="00A504E6">
        <w:rPr>
          <w:rFonts w:eastAsia="Times New Roman" w:cstheme="minorHAnsi"/>
          <w:color w:val="000000"/>
          <w:lang w:val="en-GB" w:eastAsia="ca-ES"/>
        </w:rPr>
        <w:t>S</w:t>
      </w:r>
      <w:r w:rsidR="00C906AB" w:rsidRPr="009D60EF">
        <w:rPr>
          <w:rFonts w:eastAsia="Times New Roman" w:cstheme="minorHAnsi"/>
          <w:color w:val="000000"/>
          <w:lang w:val="en-GB" w:eastAsia="ca-ES"/>
        </w:rPr>
        <w:t>ystems Biology, University of Oviedo</w:t>
      </w:r>
      <w:r w:rsidR="005E6B75" w:rsidRPr="009D60EF">
        <w:rPr>
          <w:rFonts w:eastAsia="Times New Roman" w:cstheme="minorHAnsi"/>
          <w:color w:val="000000"/>
          <w:lang w:val="en-GB" w:eastAsia="ca-ES"/>
        </w:rPr>
        <w:t>, Oviedo, Asturias, 33071 Spain</w:t>
      </w:r>
    </w:p>
    <w:p w14:paraId="50070754" w14:textId="626ABED1"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Scienze della Terra e dell’Ambiente, University of Pavia, </w:t>
      </w:r>
      <w:r w:rsidR="002F10E7" w:rsidRPr="009D60EF">
        <w:rPr>
          <w:lang w:val="es-ES"/>
        </w:rPr>
        <w:t xml:space="preserve">27100 Pavia, </w:t>
      </w:r>
      <w:r w:rsidR="00843B0B" w:rsidRPr="009D60EF">
        <w:rPr>
          <w:lang w:val="es-ES"/>
        </w:rPr>
        <w:t>Italy.</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Servicio Regional de Investigación y Desarrollo Agroalimentario (SERIDA), Carretera AS-267, PK. 19, 33300 - Villaviciosa (Asturias), Spain</w:t>
      </w:r>
    </w:p>
    <w:p w14:paraId="1B3582D6" w14:textId="7058C7EC" w:rsidR="00A612BA" w:rsidRPr="00CD0652" w:rsidRDefault="00A612BA" w:rsidP="00A612BA">
      <w:pPr>
        <w:pStyle w:val="Textoindependiente"/>
        <w:rPr>
          <w:rFonts w:asciiTheme="minorHAnsi" w:hAnsiTheme="minorHAnsi" w:cstheme="minorHAnsi"/>
          <w:sz w:val="22"/>
          <w:szCs w:val="22"/>
          <w:lang w:eastAsia="ca-ES"/>
        </w:rPr>
      </w:pPr>
      <w:r w:rsidRPr="00DD3073">
        <w:rPr>
          <w:rFonts w:asciiTheme="minorHAnsi" w:hAnsiTheme="minorHAnsi" w:cstheme="minorHAnsi"/>
          <w:b/>
          <w:bCs/>
          <w:sz w:val="22"/>
          <w:szCs w:val="22"/>
          <w:lang w:val="es-ES" w:eastAsia="ca-ES"/>
        </w:rPr>
        <w:t>Correspondence</w:t>
      </w:r>
      <w:r w:rsidRPr="009B11B6">
        <w:rPr>
          <w:rFonts w:asciiTheme="minorHAnsi" w:hAnsiTheme="minorHAnsi" w:cstheme="minorHAnsi"/>
          <w:b/>
          <w:bCs/>
          <w:sz w:val="22"/>
          <w:szCs w:val="22"/>
          <w:lang w:val="es-ES" w:eastAsia="ca-ES"/>
        </w:rPr>
        <w:t xml:space="preserv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07994CB4" w:rsidR="00CA4860" w:rsidRPr="00CA4860" w:rsidRDefault="00CA4860" w:rsidP="00A612BA">
      <w:pPr>
        <w:spacing w:after="0" w:line="360" w:lineRule="auto"/>
        <w:rPr>
          <w:rFonts w:eastAsia="Times New Roman" w:cstheme="minorHAnsi"/>
          <w:lang w:val="es-ES"/>
        </w:rPr>
      </w:pPr>
      <w:r>
        <w:rPr>
          <w:lang w:val="es-ES"/>
        </w:rPr>
        <w:t xml:space="preserve">Silvia Baizán.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5E061F5C" w:rsidR="00880C7E" w:rsidRPr="00CC111E" w:rsidRDefault="00880C7E" w:rsidP="00880C7E">
      <w:pPr>
        <w:spacing w:after="0" w:line="360" w:lineRule="auto"/>
        <w:rPr>
          <w:rFonts w:eastAsia="Times New Roman" w:cstheme="minorHAnsi"/>
          <w:lang w:val="es-ES"/>
        </w:rPr>
      </w:pPr>
      <w:r w:rsidRPr="00DD3073">
        <w:rPr>
          <w:rFonts w:eastAsia="Times New Roman" w:cstheme="minorHAnsi"/>
          <w:lang w:val="es-ES"/>
        </w:rPr>
        <w:t>Eduardo Fernández</w:t>
      </w:r>
      <w:r w:rsidR="00CC111E">
        <w:rPr>
          <w:rFonts w:eastAsia="Times New Roman" w:cstheme="minorHAnsi"/>
          <w:lang w:val="es-ES"/>
        </w:rPr>
        <w:t>-</w:t>
      </w:r>
      <w:r w:rsidRPr="00DD3073">
        <w:rPr>
          <w:rFonts w:eastAsia="Times New Roman" w:cstheme="minorHAnsi"/>
          <w:lang w:val="es-ES"/>
        </w:rPr>
        <w:t xml:space="preserve">Pascual. </w:t>
      </w:r>
      <w:hyperlink r:id="rId10" w:history="1">
        <w:r w:rsidRPr="00CC111E">
          <w:rPr>
            <w:rStyle w:val="Hipervnculo"/>
            <w:rFonts w:cstheme="minorHAnsi"/>
            <w:lang w:val="es-ES"/>
          </w:rPr>
          <w:t>https://orcid.org/0000-0002-4743-9577</w:t>
        </w:r>
      </w:hyperlink>
    </w:p>
    <w:p w14:paraId="18C827EB" w14:textId="77777777" w:rsidR="00A612BA" w:rsidRPr="00CC111E" w:rsidRDefault="00A612BA" w:rsidP="00A612BA">
      <w:pPr>
        <w:spacing w:after="0" w:line="360" w:lineRule="auto"/>
        <w:rPr>
          <w:lang w:val="es-ES"/>
        </w:rPr>
      </w:pPr>
      <w:r w:rsidRPr="00CC111E">
        <w:rPr>
          <w:rFonts w:eastAsia="Times New Roman" w:cstheme="minorHAnsi"/>
          <w:lang w:val="es-ES"/>
        </w:rPr>
        <w:t xml:space="preserve">Borja Jiménez-Alfaro. </w:t>
      </w:r>
      <w:hyperlink r:id="rId11" w:history="1">
        <w:r w:rsidRPr="00CC111E">
          <w:rPr>
            <w:rStyle w:val="Hipervnculo"/>
            <w:rFonts w:cstheme="minorHAnsi"/>
            <w:lang w:val="es-ES"/>
          </w:rPr>
          <w:t>https://orcid.org/0000-0001-6601-9597</w:t>
        </w:r>
      </w:hyperlink>
    </w:p>
    <w:p w14:paraId="67424DEA" w14:textId="6C7FF721" w:rsidR="000E5850" w:rsidRPr="00CC111E" w:rsidRDefault="000E5850" w:rsidP="00A612BA">
      <w:pPr>
        <w:spacing w:after="0" w:line="360" w:lineRule="auto"/>
        <w:rPr>
          <w:b/>
          <w:bCs/>
          <w:lang w:val="es-ES"/>
        </w:rPr>
      </w:pPr>
      <w:bookmarkStart w:id="0" w:name="_GoBack"/>
      <w:bookmarkEnd w:id="0"/>
      <w:r w:rsidRPr="00CE036A">
        <w:rPr>
          <w:b/>
          <w:bCs/>
          <w:lang w:val="es-ES"/>
        </w:rPr>
        <w:t>Words count</w:t>
      </w:r>
    </w:p>
    <w:p w14:paraId="3FD00673" w14:textId="5878D7A0" w:rsidR="000E5850" w:rsidRPr="00EC6EB0" w:rsidRDefault="00EC6EB0" w:rsidP="00A612BA">
      <w:pPr>
        <w:spacing w:after="0" w:line="360" w:lineRule="auto"/>
        <w:rPr>
          <w:rFonts w:cstheme="minorHAnsi"/>
        </w:rPr>
      </w:pPr>
      <w:r w:rsidRPr="00EC6EB0">
        <w:rPr>
          <w:rFonts w:cstheme="minorHAnsi"/>
        </w:rPr>
        <w:t>Introduction:</w:t>
      </w:r>
      <w:r>
        <w:rPr>
          <w:rFonts w:cstheme="minorHAnsi"/>
        </w:rPr>
        <w:t xml:space="preserve"> </w:t>
      </w:r>
      <w:r w:rsidR="00CD239F">
        <w:rPr>
          <w:rFonts w:cstheme="minorHAnsi"/>
        </w:rPr>
        <w:t>15</w:t>
      </w:r>
      <w:r w:rsidR="00CE036A">
        <w:rPr>
          <w:rFonts w:cstheme="minorHAnsi"/>
        </w:rPr>
        <w:t>41</w:t>
      </w:r>
    </w:p>
    <w:p w14:paraId="14B02576" w14:textId="4D07364E" w:rsidR="00EC6EB0" w:rsidRPr="00EC6EB0" w:rsidRDefault="00EC6EB0" w:rsidP="00A612BA">
      <w:pPr>
        <w:spacing w:after="0" w:line="360" w:lineRule="auto"/>
        <w:rPr>
          <w:rFonts w:cstheme="minorHAnsi"/>
        </w:rPr>
      </w:pPr>
      <w:r w:rsidRPr="00EC6EB0">
        <w:rPr>
          <w:rFonts w:cstheme="minorHAnsi"/>
        </w:rPr>
        <w:t>Material and methods:</w:t>
      </w:r>
      <w:r>
        <w:rPr>
          <w:rFonts w:cstheme="minorHAnsi"/>
        </w:rPr>
        <w:t xml:space="preserve"> </w:t>
      </w:r>
      <w:r w:rsidR="007F67E1">
        <w:rPr>
          <w:rFonts w:cstheme="minorHAnsi"/>
        </w:rPr>
        <w:t>1827</w:t>
      </w:r>
    </w:p>
    <w:p w14:paraId="272D4A62" w14:textId="3EE54048" w:rsidR="00EC6EB0" w:rsidRPr="00EC6EB0" w:rsidRDefault="00EC6EB0" w:rsidP="00A612BA">
      <w:pPr>
        <w:spacing w:after="0" w:line="360" w:lineRule="auto"/>
        <w:rPr>
          <w:rFonts w:cstheme="minorHAnsi"/>
        </w:rPr>
      </w:pPr>
      <w:r w:rsidRPr="00EC6EB0">
        <w:rPr>
          <w:rFonts w:cstheme="minorHAnsi"/>
        </w:rPr>
        <w:t xml:space="preserve">Results: </w:t>
      </w:r>
      <w:r w:rsidR="00DE3A6A">
        <w:rPr>
          <w:rFonts w:cstheme="minorHAnsi"/>
        </w:rPr>
        <w:t>91</w:t>
      </w:r>
      <w:r w:rsidR="007F67E1">
        <w:rPr>
          <w:rFonts w:cstheme="minorHAnsi"/>
        </w:rPr>
        <w:t>3</w:t>
      </w:r>
    </w:p>
    <w:p w14:paraId="548EFD12" w14:textId="0A586209" w:rsidR="00EC6EB0" w:rsidRDefault="00EC6EB0" w:rsidP="00A612BA">
      <w:pPr>
        <w:spacing w:after="0" w:line="360" w:lineRule="auto"/>
        <w:rPr>
          <w:rFonts w:cstheme="minorHAnsi"/>
        </w:rPr>
      </w:pPr>
      <w:r w:rsidRPr="00EC6EB0">
        <w:rPr>
          <w:rFonts w:cstheme="minorHAnsi"/>
        </w:rPr>
        <w:t>Discussion:</w:t>
      </w:r>
      <w:r w:rsidR="00DE3A6A">
        <w:rPr>
          <w:rFonts w:cstheme="minorHAnsi"/>
        </w:rPr>
        <w:t xml:space="preserve"> 1</w:t>
      </w:r>
      <w:r w:rsidR="007F67E1">
        <w:rPr>
          <w:rFonts w:cstheme="minorHAnsi"/>
        </w:rPr>
        <w:t>7</w:t>
      </w:r>
      <w:r w:rsidR="00CE036A">
        <w:rPr>
          <w:rFonts w:cstheme="minorHAnsi"/>
        </w:rPr>
        <w:t>27</w:t>
      </w:r>
    </w:p>
    <w:p w14:paraId="41A0FCA6" w14:textId="7F5FAF11" w:rsidR="00DE3A6A" w:rsidRDefault="00DE3A6A" w:rsidP="00A612BA">
      <w:pPr>
        <w:spacing w:after="0" w:line="360" w:lineRule="auto"/>
        <w:rPr>
          <w:rFonts w:cstheme="minorHAnsi"/>
        </w:rPr>
      </w:pPr>
      <w:r>
        <w:rPr>
          <w:rFonts w:cstheme="minorHAnsi"/>
        </w:rPr>
        <w:t xml:space="preserve">Number of figures: </w:t>
      </w:r>
      <w:r w:rsidR="0008608B">
        <w:rPr>
          <w:rFonts w:cstheme="minorHAnsi"/>
        </w:rPr>
        <w:t>5 (all in color)</w:t>
      </w:r>
    </w:p>
    <w:p w14:paraId="5696ED84" w14:textId="1DC6720B" w:rsidR="00DE3A6A" w:rsidRDefault="00DE3A6A" w:rsidP="00A612BA">
      <w:pPr>
        <w:spacing w:after="0" w:line="360" w:lineRule="auto"/>
        <w:rPr>
          <w:rFonts w:cstheme="minorHAnsi"/>
        </w:rPr>
      </w:pPr>
      <w:r>
        <w:rPr>
          <w:rFonts w:cstheme="minorHAnsi"/>
        </w:rPr>
        <w:t xml:space="preserve">Numbers of Tables: 1 </w:t>
      </w:r>
    </w:p>
    <w:p w14:paraId="007CDA18" w14:textId="77777777" w:rsidR="00DE3A6A" w:rsidRPr="00DE3A6A" w:rsidRDefault="00DE3A6A" w:rsidP="00DE3A6A">
      <w:pPr>
        <w:spacing w:after="0" w:line="360" w:lineRule="auto"/>
        <w:rPr>
          <w:rFonts w:cstheme="minorHAnsi"/>
          <w:b/>
          <w:bCs/>
        </w:rPr>
      </w:pPr>
      <w:r w:rsidRPr="00DE3A6A">
        <w:rPr>
          <w:rFonts w:cstheme="minorHAnsi"/>
          <w:b/>
          <w:bCs/>
        </w:rPr>
        <w:t>Supporting information (brief legends)</w:t>
      </w:r>
    </w:p>
    <w:p w14:paraId="50C7871C" w14:textId="77777777" w:rsidR="00DE3A6A" w:rsidRPr="00DE3A6A" w:rsidRDefault="00DE3A6A" w:rsidP="00DE3A6A">
      <w:pPr>
        <w:spacing w:after="0" w:line="360" w:lineRule="auto"/>
        <w:rPr>
          <w:rFonts w:cstheme="minorHAnsi"/>
        </w:rPr>
      </w:pPr>
      <w:r w:rsidRPr="00DE3A6A">
        <w:rPr>
          <w:rFonts w:cstheme="minorHAnsi"/>
        </w:rPr>
        <w:t>Figure S1. Regional species pool’s phylogenetic tree</w:t>
      </w:r>
    </w:p>
    <w:p w14:paraId="11972673" w14:textId="77777777" w:rsidR="00DE3A6A" w:rsidRPr="00DE3A6A" w:rsidRDefault="00DE3A6A" w:rsidP="00DE3A6A">
      <w:pPr>
        <w:spacing w:after="0" w:line="360" w:lineRule="auto"/>
        <w:rPr>
          <w:rFonts w:cstheme="minorHAnsi"/>
        </w:rPr>
      </w:pPr>
      <w:r w:rsidRPr="00DE3A6A">
        <w:rPr>
          <w:rFonts w:cstheme="minorHAnsi"/>
        </w:rPr>
        <w:t>Figure S2.  Local alpine species pool phylogenetic tree</w:t>
      </w:r>
    </w:p>
    <w:p w14:paraId="6EAAD095" w14:textId="77777777" w:rsidR="00DE3A6A" w:rsidRPr="00DE3A6A" w:rsidRDefault="00DE3A6A" w:rsidP="00DE3A6A">
      <w:pPr>
        <w:spacing w:after="0" w:line="360" w:lineRule="auto"/>
        <w:rPr>
          <w:rFonts w:cstheme="minorHAnsi"/>
        </w:rPr>
      </w:pPr>
      <w:r w:rsidRPr="00DE3A6A">
        <w:rPr>
          <w:rFonts w:cstheme="minorHAnsi"/>
        </w:rPr>
        <w:t>Table S1. Fatty acids Methyl Ester (FAME) list</w:t>
      </w:r>
    </w:p>
    <w:p w14:paraId="2A10D6EC" w14:textId="77777777" w:rsidR="00DE3A6A" w:rsidRPr="00DE3A6A" w:rsidRDefault="00DE3A6A" w:rsidP="00DE3A6A">
      <w:pPr>
        <w:spacing w:after="0" w:line="360" w:lineRule="auto"/>
        <w:rPr>
          <w:rFonts w:cstheme="minorHAnsi"/>
        </w:rPr>
      </w:pPr>
      <w:r w:rsidRPr="00DE3A6A">
        <w:rPr>
          <w:rFonts w:cstheme="minorHAnsi"/>
        </w:rPr>
        <w:t>Table S2. Fatty acid types descriptive statistics summary</w:t>
      </w:r>
    </w:p>
    <w:p w14:paraId="6311D9B3" w14:textId="77777777" w:rsidR="00DE3A6A" w:rsidRPr="00DE3A6A" w:rsidRDefault="00DE3A6A" w:rsidP="00DE3A6A">
      <w:pPr>
        <w:spacing w:after="0" w:line="360" w:lineRule="auto"/>
        <w:rPr>
          <w:rFonts w:cstheme="minorHAnsi"/>
        </w:rPr>
      </w:pPr>
      <w:r w:rsidRPr="00DE3A6A">
        <w:rPr>
          <w:rFonts w:cstheme="minorHAnsi"/>
        </w:rPr>
        <w:t>Table S3. Optimal temperatures for species germination</w:t>
      </w:r>
    </w:p>
    <w:p w14:paraId="3ED98A2F" w14:textId="77777777" w:rsidR="00DE3A6A" w:rsidRPr="00DE3A6A" w:rsidRDefault="00DE3A6A" w:rsidP="00DE3A6A">
      <w:pPr>
        <w:spacing w:after="0" w:line="360" w:lineRule="auto"/>
        <w:rPr>
          <w:rFonts w:cstheme="minorHAnsi"/>
        </w:rPr>
      </w:pPr>
      <w:r w:rsidRPr="00DE3A6A">
        <w:rPr>
          <w:rFonts w:cstheme="minorHAnsi"/>
        </w:rPr>
        <w:t>Table S4. Oil data PCA detailed results</w:t>
      </w:r>
    </w:p>
    <w:p w14:paraId="3A9704F7" w14:textId="77777777" w:rsidR="00DE3A6A" w:rsidRPr="00DE3A6A" w:rsidRDefault="00DE3A6A" w:rsidP="00DE3A6A">
      <w:pPr>
        <w:spacing w:after="0" w:line="360" w:lineRule="auto"/>
        <w:rPr>
          <w:rFonts w:cstheme="minorHAnsi"/>
        </w:rPr>
      </w:pPr>
      <w:r w:rsidRPr="00DE3A6A">
        <w:rPr>
          <w:rFonts w:cstheme="minorHAnsi"/>
        </w:rPr>
        <w:t>Table S5. MCMC models fixed effects results</w:t>
      </w:r>
    </w:p>
    <w:p w14:paraId="71947E58" w14:textId="4EA6540B" w:rsidR="00DE3A6A" w:rsidRDefault="00DE3A6A" w:rsidP="00DE3A6A">
      <w:pPr>
        <w:spacing w:after="0" w:line="360" w:lineRule="auto"/>
        <w:rPr>
          <w:rFonts w:cstheme="minorHAnsi"/>
        </w:rPr>
      </w:pPr>
      <w:r w:rsidRPr="00DE3A6A">
        <w:rPr>
          <w:rFonts w:cstheme="minorHAnsi"/>
        </w:rPr>
        <w:lastRenderedPageBreak/>
        <w:t>Table S6. MCMC models random factors results</w:t>
      </w:r>
    </w:p>
    <w:p w14:paraId="189CC2CA" w14:textId="77777777" w:rsidR="00965E01" w:rsidRPr="00E0513A" w:rsidRDefault="00965E01" w:rsidP="00965E01">
      <w:pPr>
        <w:spacing w:line="360" w:lineRule="auto"/>
        <w:jc w:val="both"/>
        <w:rPr>
          <w:b/>
          <w:bCs/>
          <w:lang w:val="es-ES"/>
        </w:rPr>
      </w:pPr>
      <w:r w:rsidRPr="00E0513A">
        <w:rPr>
          <w:b/>
          <w:bCs/>
          <w:lang w:val="es-ES"/>
        </w:rPr>
        <w:t>Funding</w:t>
      </w:r>
    </w:p>
    <w:p w14:paraId="50E98E6E" w14:textId="77777777" w:rsidR="00965E01" w:rsidRDefault="00965E01" w:rsidP="00965E01">
      <w:pPr>
        <w:rPr>
          <w:lang w:val="es-ES"/>
        </w:rPr>
      </w:pPr>
      <w:r w:rsidRPr="0005760D">
        <w:rPr>
          <w:lang w:val="es-ES"/>
        </w:rPr>
        <w:t>Agencia Española de In</w:t>
      </w:r>
      <w:r>
        <w:rPr>
          <w:lang w:val="es-ES"/>
        </w:rPr>
        <w:t xml:space="preserve">vestigación - </w:t>
      </w:r>
      <w:r w:rsidRPr="0005760D">
        <w:rPr>
          <w:lang w:val="es-ES"/>
        </w:rPr>
        <w:t>Spanish Research Agency (AEI/10.13039/501100011033)</w:t>
      </w:r>
    </w:p>
    <w:p w14:paraId="2B0A0401" w14:textId="77777777" w:rsidR="00965E01" w:rsidRPr="00E0513A" w:rsidRDefault="00965E01" w:rsidP="00965E01">
      <w:pPr>
        <w:rPr>
          <w:lang w:val="es-ES" w:eastAsia="ca-ES"/>
        </w:rPr>
      </w:pPr>
      <w:r>
        <w:rPr>
          <w:lang w:val="es-ES"/>
        </w:rPr>
        <w:t>Ayuntamiento de Gijón/Xixón (</w:t>
      </w:r>
      <w:r w:rsidRPr="00E0513A">
        <w:rPr>
          <w:lang w:val="es-ES" w:eastAsia="ca-ES"/>
        </w:rPr>
        <w:t>SV-23-GIJON-JBA)</w:t>
      </w:r>
    </w:p>
    <w:p w14:paraId="3A485F5F" w14:textId="04906885" w:rsidR="00965E01" w:rsidRPr="0005760D" w:rsidRDefault="00965E01" w:rsidP="00965E01">
      <w:pPr>
        <w:rPr>
          <w:lang w:val="es-ES"/>
        </w:rPr>
      </w:pPr>
      <w:r>
        <w:rPr>
          <w:lang w:val="es-ES" w:eastAsia="ca-ES"/>
        </w:rPr>
        <w:t>G</w:t>
      </w:r>
      <w:r w:rsidRPr="007A0B01">
        <w:rPr>
          <w:lang w:val="es-ES" w:eastAsia="ca-ES"/>
        </w:rPr>
        <w:t>rant “Laboratorio de Ve</w:t>
      </w:r>
      <w:r>
        <w:rPr>
          <w:lang w:val="es-ES" w:eastAsia="ca-ES"/>
        </w:rPr>
        <w:t>getación y Biodiversidad” (IDE/2024/000720, Principality of Asturias-Sekuens-EU-FEDER).</w:t>
      </w:r>
    </w:p>
    <w:p w14:paraId="057FA485" w14:textId="77777777" w:rsidR="00965E01" w:rsidRPr="00E0513A" w:rsidRDefault="00965E01" w:rsidP="00965E01">
      <w:pPr>
        <w:rPr>
          <w:b/>
          <w:bCs/>
        </w:rPr>
      </w:pPr>
      <w:r w:rsidRPr="00E0513A">
        <w:rPr>
          <w:b/>
          <w:bCs/>
        </w:rPr>
        <w:t>Data availability statement</w:t>
      </w:r>
    </w:p>
    <w:p w14:paraId="0CD7301A" w14:textId="7930DC71" w:rsidR="00965E01" w:rsidRDefault="00965E01" w:rsidP="00965E01">
      <w:pPr>
        <w:spacing w:line="360" w:lineRule="auto"/>
        <w:rPr>
          <w:lang w:val="en-GB"/>
        </w:rPr>
      </w:pPr>
      <w:r w:rsidRPr="00927584">
        <w:t>Raw data and R script for a</w:t>
      </w:r>
      <w:r>
        <w:t xml:space="preserve">nalysis are available in GitHub, once the manuscript is accepted </w:t>
      </w:r>
      <w:r w:rsidR="00CD3700">
        <w:t xml:space="preserve">the </w:t>
      </w:r>
      <w:r>
        <w:t>Git</w:t>
      </w:r>
      <w:r w:rsidR="00D97ECA">
        <w:t>H</w:t>
      </w:r>
      <w:r>
        <w:t>ub repository will be public and stored in Zenodo.</w:t>
      </w:r>
    </w:p>
    <w:p w14:paraId="4723F571" w14:textId="3CA1D59E" w:rsidR="00965E01" w:rsidRPr="00965E01" w:rsidRDefault="00965E01" w:rsidP="00965E01">
      <w:pPr>
        <w:spacing w:line="360" w:lineRule="auto"/>
        <w:rPr>
          <w:rFonts w:eastAsia="Times New Roman" w:cstheme="minorHAnsi"/>
          <w:b/>
          <w:bCs/>
        </w:rPr>
      </w:pPr>
      <w:bookmarkStart w:id="1" w:name="_Hlk189483296"/>
      <w:r w:rsidRPr="00B55E4D">
        <w:rPr>
          <w:rFonts w:eastAsia="Times New Roman" w:cstheme="minorHAnsi"/>
          <w:b/>
          <w:bCs/>
        </w:rPr>
        <w:t>Competing interests</w:t>
      </w:r>
      <w:r>
        <w:rPr>
          <w:rFonts w:eastAsia="Times New Roman" w:cstheme="minorHAnsi"/>
          <w:b/>
          <w:bCs/>
        </w:rPr>
        <w:t xml:space="preserve">: </w:t>
      </w:r>
      <w:r w:rsidRPr="00B55E4D">
        <w:rPr>
          <w:rFonts w:eastAsia="Times New Roman" w:cstheme="minorHAnsi"/>
        </w:rPr>
        <w:t>None declared</w:t>
      </w:r>
      <w:bookmarkEnd w:id="1"/>
    </w:p>
    <w:p w14:paraId="6C8DD8AA" w14:textId="77777777" w:rsidR="00BE77D7" w:rsidRPr="00880C7E" w:rsidRDefault="00BE77D7" w:rsidP="00880C7E">
      <w:pPr>
        <w:rPr>
          <w:b/>
          <w:bCs/>
          <w:lang w:val="en-GB"/>
        </w:rPr>
      </w:pPr>
      <w:r w:rsidRPr="00880C7E">
        <w:rPr>
          <w:b/>
          <w:bCs/>
          <w:lang w:val="en-GB"/>
        </w:rPr>
        <w:t>Acknowledgements</w:t>
      </w:r>
    </w:p>
    <w:p w14:paraId="18BDD6B0" w14:textId="375665F4" w:rsidR="00BE77D7" w:rsidRDefault="00BE77D7" w:rsidP="00BE77D7">
      <w:pPr>
        <w:spacing w:line="360" w:lineRule="auto"/>
        <w:jc w:val="both"/>
        <w:rPr>
          <w:lang w:val="en-GB" w:eastAsia="ca-ES"/>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r w:rsidR="000568F7" w:rsidRPr="00645965">
        <w:rPr>
          <w:lang w:val="en-GB"/>
        </w:rPr>
        <w:t xml:space="preserve">Ayudas para Contratos Predoctorales para la Formación de Doctores del Ministerio de Ciencia e Innovación (FPI: </w:t>
      </w:r>
      <w:r w:rsidRPr="00645965">
        <w:rPr>
          <w:lang w:val="en-GB"/>
        </w:rPr>
        <w:t>MCI-21-PRE2020-092874</w:t>
      </w:r>
      <w:r w:rsidR="000568F7" w:rsidRPr="00645965">
        <w:rPr>
          <w:lang w:val="en-GB"/>
        </w:rPr>
        <w:t>)</w:t>
      </w:r>
      <w:r w:rsidR="00654260" w:rsidRPr="00645965">
        <w:rPr>
          <w:lang w:val="en-GB" w:eastAsia="ca-ES"/>
        </w:rPr>
        <w:t>; Ayuntamiento de Gijón/Xixón - Jardín Botánico Atlántico (</w:t>
      </w:r>
      <w:r w:rsidRPr="00645965">
        <w:rPr>
          <w:lang w:val="en-GB" w:eastAsia="ca-ES"/>
        </w:rPr>
        <w:t>SV-23-GIJON-JBA</w:t>
      </w:r>
      <w:r w:rsidR="00654260" w:rsidRPr="00645965">
        <w:rPr>
          <w:lang w:val="en-GB" w:eastAsia="ca-ES"/>
        </w:rPr>
        <w:t xml:space="preserve">) and </w:t>
      </w:r>
      <w:r w:rsidR="007A0B01" w:rsidRPr="00645965">
        <w:rPr>
          <w:lang w:val="en-GB" w:eastAsia="ca-ES"/>
        </w:rPr>
        <w:t>the grant “Laboratorio de Vegetación y Biodiversidad” (IDE/2024/000720</w:t>
      </w:r>
      <w:r w:rsidR="008B11BE" w:rsidRPr="00645965">
        <w:rPr>
          <w:lang w:val="en-GB" w:eastAsia="ca-ES"/>
        </w:rPr>
        <w:t>, Principality of Asturias-Sekuens-EU-FEDER).</w:t>
      </w:r>
    </w:p>
    <w:p w14:paraId="7C953A44" w14:textId="347D6568" w:rsidR="006F2A74" w:rsidRPr="0050677C" w:rsidRDefault="006F2A74" w:rsidP="006F2A74">
      <w:pPr>
        <w:rPr>
          <w:b/>
          <w:bCs/>
          <w:lang w:val="es-ES"/>
        </w:rPr>
      </w:pPr>
      <w:r w:rsidRPr="0050677C">
        <w:rPr>
          <w:b/>
          <w:bCs/>
          <w:lang w:val="es-ES"/>
        </w:rPr>
        <w:t>Author contributions</w:t>
      </w:r>
      <w:r w:rsidR="007F67E1">
        <w:rPr>
          <w:b/>
          <w:bCs/>
          <w:lang w:val="es-ES"/>
        </w:rPr>
        <w:t xml:space="preserve"> CREDIT</w:t>
      </w:r>
    </w:p>
    <w:p w14:paraId="1319954C" w14:textId="4F224826" w:rsidR="006F2A74" w:rsidRPr="006F2A74" w:rsidRDefault="006F2A74" w:rsidP="006F2A74">
      <w:pPr>
        <w:spacing w:line="360" w:lineRule="auto"/>
        <w:rPr>
          <w:rFonts w:eastAsia="Times New Roman" w:cstheme="minorHAnsi"/>
          <w:lang w:val="es-ES"/>
        </w:rPr>
      </w:pPr>
      <w:r w:rsidRPr="003215E8">
        <w:rPr>
          <w:lang w:val="es-ES"/>
        </w:rPr>
        <w:t xml:space="preserve">Conceptualization: </w:t>
      </w:r>
      <w:r w:rsidRPr="003215E8">
        <w:rPr>
          <w:rFonts w:eastAsia="Times New Roman" w:cstheme="minorHAnsi"/>
          <w:lang w:val="es-ES"/>
        </w:rPr>
        <w:t>Clara Espinosa del Alba</w:t>
      </w:r>
      <w:r w:rsidRPr="003215E8">
        <w:rPr>
          <w:lang w:val="es-ES"/>
        </w:rPr>
        <w:t xml:space="preserve">, </w:t>
      </w:r>
      <w:r w:rsidRPr="003215E8">
        <w:rPr>
          <w:rFonts w:eastAsia="Times New Roman" w:cstheme="minorHAnsi"/>
          <w:lang w:val="es-ES"/>
        </w:rPr>
        <w:t>Borja Jiménez-Alfaro</w:t>
      </w:r>
      <w:r w:rsidRPr="003215E8">
        <w:rPr>
          <w:lang w:val="es-ES"/>
        </w:rPr>
        <w:t xml:space="preserve">; Investigation: </w:t>
      </w:r>
      <w:r w:rsidRPr="003215E8">
        <w:rPr>
          <w:rFonts w:eastAsia="Times New Roman" w:cstheme="minorHAnsi"/>
          <w:lang w:val="es-ES"/>
        </w:rPr>
        <w:t>Clara Espinosa del Alba</w:t>
      </w:r>
      <w:r w:rsidRPr="003215E8">
        <w:rPr>
          <w:lang w:val="es-ES"/>
        </w:rPr>
        <w:t>, S</w:t>
      </w:r>
      <w:r>
        <w:rPr>
          <w:lang w:val="es-ES"/>
        </w:rPr>
        <w:t>ilvia Baizán</w:t>
      </w:r>
      <w:r w:rsidRPr="003215E8">
        <w:rPr>
          <w:lang w:val="es-ES"/>
        </w:rPr>
        <w:t xml:space="preserve">, </w:t>
      </w:r>
      <w:r>
        <w:rPr>
          <w:rFonts w:eastAsia="Times New Roman" w:cstheme="minorHAnsi"/>
          <w:lang w:val="es-ES"/>
        </w:rPr>
        <w:t>Andrea Mondoni</w:t>
      </w:r>
      <w:r w:rsidRPr="003215E8">
        <w:rPr>
          <w:lang w:val="es-ES"/>
        </w:rPr>
        <w:t xml:space="preserve">; Formal Analysis: </w:t>
      </w:r>
      <w:r w:rsidRPr="003215E8">
        <w:rPr>
          <w:rFonts w:eastAsia="Times New Roman" w:cstheme="minorHAnsi"/>
          <w:lang w:val="es-ES"/>
        </w:rPr>
        <w:t>Clara Espinosa del Alba</w:t>
      </w:r>
      <w:r>
        <w:rPr>
          <w:rFonts w:eastAsia="Times New Roman" w:cstheme="minorHAnsi"/>
          <w:lang w:val="es-ES"/>
        </w:rPr>
        <w:t>, Andrea Mondoni</w:t>
      </w:r>
      <w:r w:rsidRPr="003215E8">
        <w:rPr>
          <w:lang w:val="es-ES"/>
        </w:rPr>
        <w:t xml:space="preserve">; Writing – original draft: </w:t>
      </w:r>
      <w:r w:rsidRPr="003215E8">
        <w:rPr>
          <w:rFonts w:eastAsia="Times New Roman" w:cstheme="minorHAnsi"/>
          <w:lang w:val="es-ES"/>
        </w:rPr>
        <w:t xml:space="preserve">Clara Espinosa del Alba; </w:t>
      </w:r>
      <w:r w:rsidRPr="003215E8">
        <w:rPr>
          <w:lang w:val="es-ES"/>
        </w:rPr>
        <w:t xml:space="preserve">Writing – Review &amp; Editing: all authors; Supervision: </w:t>
      </w:r>
      <w:r w:rsidRPr="003215E8">
        <w:rPr>
          <w:rFonts w:eastAsia="Times New Roman" w:cstheme="minorHAnsi"/>
          <w:lang w:val="es-ES"/>
        </w:rPr>
        <w:t xml:space="preserve">Borja Jiménez-Alfaro, </w:t>
      </w:r>
      <w:r w:rsidRPr="00DD3073">
        <w:rPr>
          <w:rFonts w:eastAsia="Times New Roman" w:cstheme="minorHAnsi"/>
          <w:lang w:val="es-ES"/>
        </w:rPr>
        <w:t>Eduardo Fernández</w:t>
      </w:r>
      <w:r w:rsidR="00D97ECA">
        <w:rPr>
          <w:rFonts w:eastAsia="Times New Roman" w:cstheme="minorHAnsi"/>
          <w:lang w:val="es-ES"/>
        </w:rPr>
        <w:t>-</w:t>
      </w:r>
      <w:r w:rsidRPr="00DD3073">
        <w:rPr>
          <w:rFonts w:eastAsia="Times New Roman" w:cstheme="minorHAnsi"/>
          <w:lang w:val="es-ES"/>
        </w:rPr>
        <w:t>Pascual</w:t>
      </w:r>
      <w:r w:rsidRPr="003215E8">
        <w:rPr>
          <w:lang w:val="es-ES"/>
        </w:rPr>
        <w:t xml:space="preserve">, </w:t>
      </w:r>
      <w:r>
        <w:rPr>
          <w:rFonts w:eastAsia="Times New Roman" w:cstheme="minorHAnsi"/>
          <w:lang w:val="es-ES"/>
        </w:rPr>
        <w:t>Andrea Mondoni</w:t>
      </w:r>
      <w:r w:rsidRPr="003215E8">
        <w:rPr>
          <w:lang w:val="es-ES"/>
        </w:rPr>
        <w:t xml:space="preserve">; Funding acquisition: </w:t>
      </w:r>
      <w:r w:rsidRPr="003215E8">
        <w:rPr>
          <w:rFonts w:eastAsia="Times New Roman" w:cstheme="minorHAnsi"/>
          <w:lang w:val="es-ES"/>
        </w:rPr>
        <w:t>Borja Jiménez-Alfaro.</w:t>
      </w:r>
    </w:p>
    <w:p w14:paraId="268B3A20" w14:textId="649397A7" w:rsidR="002F10E7" w:rsidRDefault="007B11A4" w:rsidP="00E526DA">
      <w:pPr>
        <w:pStyle w:val="Ttulo2"/>
        <w:spacing w:line="360" w:lineRule="auto"/>
        <w:jc w:val="both"/>
        <w:rPr>
          <w:lang w:val="en-GB"/>
        </w:rPr>
      </w:pPr>
      <w:r>
        <w:rPr>
          <w:lang w:val="en-GB"/>
        </w:rPr>
        <w:t>Summary</w:t>
      </w:r>
    </w:p>
    <w:p w14:paraId="02B7A967" w14:textId="4E573471" w:rsidR="006C1E29" w:rsidRPr="006C1E29" w:rsidRDefault="006C1E29" w:rsidP="006C1E29">
      <w:pPr>
        <w:pStyle w:val="Prrafodelista"/>
        <w:numPr>
          <w:ilvl w:val="0"/>
          <w:numId w:val="23"/>
        </w:numPr>
        <w:spacing w:line="360" w:lineRule="auto"/>
        <w:ind w:left="360"/>
        <w:jc w:val="both"/>
        <w:rPr>
          <w:lang w:val="en-GB"/>
        </w:rPr>
      </w:pPr>
      <w:r w:rsidRPr="006C1E29">
        <w:rPr>
          <w:lang w:val="en-GB"/>
        </w:rPr>
        <w:t>Seed oil content</w:t>
      </w:r>
      <w:r w:rsidR="00861420">
        <w:rPr>
          <w:lang w:val="en-GB"/>
        </w:rPr>
        <w:t xml:space="preserve"> is</w:t>
      </w:r>
      <w:r w:rsidR="00861420" w:rsidRPr="006C1E29">
        <w:rPr>
          <w:lang w:val="en-GB"/>
        </w:rPr>
        <w:t xml:space="preserve"> </w:t>
      </w:r>
      <w:r w:rsidR="00861420">
        <w:rPr>
          <w:lang w:val="en-GB"/>
        </w:rPr>
        <w:t>a</w:t>
      </w:r>
      <w:r w:rsidRPr="006C1E29">
        <w:rPr>
          <w:lang w:val="en-GB"/>
        </w:rPr>
        <w:t xml:space="preserve"> crucial energy reserve in angiosperms</w:t>
      </w:r>
      <w:r w:rsidR="00861420">
        <w:rPr>
          <w:lang w:val="en-GB"/>
        </w:rPr>
        <w:t xml:space="preserve"> influencing</w:t>
      </w:r>
      <w:r w:rsidRPr="006C1E29">
        <w:rPr>
          <w:lang w:val="en-GB"/>
        </w:rPr>
        <w:t xml:space="preserve"> biological functions </w:t>
      </w:r>
      <w:r w:rsidR="00861420">
        <w:rPr>
          <w:lang w:val="en-GB"/>
        </w:rPr>
        <w:t>and</w:t>
      </w:r>
      <w:r w:rsidR="00861420" w:rsidRPr="006C1E29">
        <w:rPr>
          <w:lang w:val="en-GB"/>
        </w:rPr>
        <w:t xml:space="preserve"> </w:t>
      </w:r>
      <w:r w:rsidRPr="006C1E29">
        <w:rPr>
          <w:lang w:val="en-GB"/>
        </w:rPr>
        <w:t xml:space="preserve">plant fitness. However, the </w:t>
      </w:r>
      <w:r w:rsidR="00195308">
        <w:rPr>
          <w:lang w:val="en-GB"/>
        </w:rPr>
        <w:t xml:space="preserve">eco-evolutionary role </w:t>
      </w:r>
      <w:r w:rsidRPr="006C1E29">
        <w:rPr>
          <w:lang w:val="en-GB"/>
        </w:rPr>
        <w:t xml:space="preserve">of seed oil </w:t>
      </w:r>
      <w:r w:rsidR="0029009A">
        <w:rPr>
          <w:lang w:val="en-GB"/>
        </w:rPr>
        <w:t xml:space="preserve">traits </w:t>
      </w:r>
      <w:r w:rsidR="007C0B77">
        <w:rPr>
          <w:lang w:val="en-GB"/>
        </w:rPr>
        <w:t xml:space="preserve">in ecosystems </w:t>
      </w:r>
      <w:r w:rsidR="0029009A">
        <w:rPr>
          <w:lang w:val="en-GB"/>
        </w:rPr>
        <w:t>has been largely unexplored</w:t>
      </w:r>
      <w:r w:rsidRPr="006C1E29">
        <w:rPr>
          <w:lang w:val="en-GB"/>
        </w:rPr>
        <w:t>.</w:t>
      </w:r>
    </w:p>
    <w:p w14:paraId="5AEA839F" w14:textId="3CA6757E" w:rsidR="006C1E29" w:rsidRPr="006C1E29" w:rsidRDefault="000F7BEA" w:rsidP="006C1E29">
      <w:pPr>
        <w:pStyle w:val="Prrafodelista"/>
        <w:numPr>
          <w:ilvl w:val="0"/>
          <w:numId w:val="23"/>
        </w:numPr>
        <w:spacing w:line="360" w:lineRule="auto"/>
        <w:ind w:left="360"/>
        <w:jc w:val="both"/>
        <w:rPr>
          <w:lang w:val="en-GB"/>
        </w:rPr>
      </w:pPr>
      <w:r>
        <w:rPr>
          <w:lang w:val="en-GB"/>
        </w:rPr>
        <w:t>Here, we</w:t>
      </w:r>
      <w:r w:rsidRPr="006C1E29">
        <w:rPr>
          <w:lang w:val="en-GB"/>
        </w:rPr>
        <w:t xml:space="preserve"> </w:t>
      </w:r>
      <w:r w:rsidR="006C1E29" w:rsidRPr="006C1E29">
        <w:rPr>
          <w:lang w:val="en-GB"/>
        </w:rPr>
        <w:t xml:space="preserve">study </w:t>
      </w:r>
      <w:r w:rsidR="007C0B77">
        <w:rPr>
          <w:lang w:val="en-GB"/>
        </w:rPr>
        <w:t>functional trade-offs and ecological drivers</w:t>
      </w:r>
      <w:r w:rsidR="00195308">
        <w:rPr>
          <w:lang w:val="en-GB"/>
        </w:rPr>
        <w:t xml:space="preserve"> of seed oil</w:t>
      </w:r>
      <w:r w:rsidR="006C1E29" w:rsidRPr="006C1E29">
        <w:rPr>
          <w:lang w:val="en-GB"/>
        </w:rPr>
        <w:t xml:space="preserve"> </w:t>
      </w:r>
      <w:r w:rsidR="00A013C1">
        <w:rPr>
          <w:lang w:val="en-GB"/>
        </w:rPr>
        <w:t xml:space="preserve">traits </w:t>
      </w:r>
      <w:r>
        <w:rPr>
          <w:lang w:val="en-GB"/>
        </w:rPr>
        <w:t>in</w:t>
      </w:r>
      <w:r w:rsidR="006C1E29" w:rsidRPr="006C1E29">
        <w:rPr>
          <w:lang w:val="en-GB"/>
        </w:rPr>
        <w:t xml:space="preserve"> 47 species</w:t>
      </w:r>
      <w:r w:rsidR="007C0B77">
        <w:rPr>
          <w:lang w:val="en-GB"/>
        </w:rPr>
        <w:t xml:space="preserve"> of a</w:t>
      </w:r>
      <w:r w:rsidR="00A90C64">
        <w:rPr>
          <w:lang w:val="en-GB"/>
        </w:rPr>
        <w:t>n</w:t>
      </w:r>
      <w:r w:rsidR="007C0B77">
        <w:rPr>
          <w:lang w:val="en-GB"/>
        </w:rPr>
        <w:t xml:space="preserve"> alpine flora</w:t>
      </w:r>
      <w:r w:rsidR="006C1E29" w:rsidRPr="006C1E29">
        <w:rPr>
          <w:lang w:val="en-GB"/>
        </w:rPr>
        <w:t xml:space="preserve">. </w:t>
      </w:r>
      <w:r w:rsidR="00195308">
        <w:rPr>
          <w:lang w:val="en-GB"/>
        </w:rPr>
        <w:t>We analysed s</w:t>
      </w:r>
      <w:r w:rsidR="00195308" w:rsidRPr="006C1E29">
        <w:rPr>
          <w:lang w:val="en-GB"/>
        </w:rPr>
        <w:t xml:space="preserve">eed </w:t>
      </w:r>
      <w:r w:rsidR="007C0B77">
        <w:rPr>
          <w:lang w:val="en-GB"/>
        </w:rPr>
        <w:t xml:space="preserve">oil </w:t>
      </w:r>
      <w:r w:rsidR="006C1E29" w:rsidRPr="006C1E29">
        <w:rPr>
          <w:lang w:val="en-GB"/>
        </w:rPr>
        <w:t>content and composition</w:t>
      </w:r>
      <w:r w:rsidR="007C0B77">
        <w:rPr>
          <w:lang w:val="en-GB"/>
        </w:rPr>
        <w:t xml:space="preserve"> –</w:t>
      </w:r>
      <w:r w:rsidR="007C0B77" w:rsidRPr="006C1E29">
        <w:rPr>
          <w:lang w:val="en-GB"/>
        </w:rPr>
        <w:t xml:space="preserve"> the relative proportion of </w:t>
      </w:r>
      <w:r w:rsidR="008701F7">
        <w:rPr>
          <w:lang w:val="en-GB"/>
        </w:rPr>
        <w:lastRenderedPageBreak/>
        <w:t xml:space="preserve">unsaturated and </w:t>
      </w:r>
      <w:r w:rsidR="007C0B77" w:rsidRPr="006C1E29">
        <w:rPr>
          <w:lang w:val="en-GB"/>
        </w:rPr>
        <w:t>saturated fatty acids</w:t>
      </w:r>
      <w:r w:rsidR="00A90C64">
        <w:rPr>
          <w:lang w:val="en-GB"/>
        </w:rPr>
        <w:t>, UFA/SFA;</w:t>
      </w:r>
      <w:r w:rsidR="006C1E29" w:rsidRPr="006C1E29">
        <w:rPr>
          <w:lang w:val="en-GB"/>
        </w:rPr>
        <w:t xml:space="preserve"> </w:t>
      </w:r>
      <w:r w:rsidR="00A013C1">
        <w:rPr>
          <w:lang w:val="en-GB"/>
        </w:rPr>
        <w:t>and their relationships</w:t>
      </w:r>
      <w:r w:rsidR="00195308">
        <w:rPr>
          <w:lang w:val="en-GB"/>
        </w:rPr>
        <w:t xml:space="preserve"> with</w:t>
      </w:r>
      <w:r w:rsidR="00A013C1">
        <w:rPr>
          <w:lang w:val="en-GB"/>
        </w:rPr>
        <w:t xml:space="preserve"> </w:t>
      </w:r>
      <w:r w:rsidR="006C1E29" w:rsidRPr="006C1E29">
        <w:rPr>
          <w:lang w:val="en-GB"/>
        </w:rPr>
        <w:t xml:space="preserve">seed mass, longevity, and germination timing. </w:t>
      </w:r>
      <w:r w:rsidR="000C147C">
        <w:rPr>
          <w:lang w:val="en-GB"/>
        </w:rPr>
        <w:t xml:space="preserve">We </w:t>
      </w:r>
      <w:r w:rsidR="00A013C1">
        <w:rPr>
          <w:lang w:val="en-GB"/>
        </w:rPr>
        <w:t>also</w:t>
      </w:r>
      <w:r w:rsidR="000C147C">
        <w:rPr>
          <w:lang w:val="en-GB"/>
        </w:rPr>
        <w:t xml:space="preserve"> tested the </w:t>
      </w:r>
      <w:r w:rsidR="00A013C1">
        <w:rPr>
          <w:lang w:val="en-GB"/>
        </w:rPr>
        <w:t xml:space="preserve">response of </w:t>
      </w:r>
      <w:r w:rsidR="000C147C">
        <w:rPr>
          <w:lang w:val="en-GB"/>
        </w:rPr>
        <w:t>seed oil traits</w:t>
      </w:r>
      <w:r w:rsidR="000C147C" w:rsidRPr="006C1E29">
        <w:rPr>
          <w:lang w:val="en-GB"/>
        </w:rPr>
        <w:t xml:space="preserve"> </w:t>
      </w:r>
      <w:r w:rsidR="00A013C1">
        <w:rPr>
          <w:lang w:val="en-GB"/>
        </w:rPr>
        <w:t>to</w:t>
      </w:r>
      <w:r w:rsidR="000C147C">
        <w:rPr>
          <w:lang w:val="en-GB"/>
        </w:rPr>
        <w:t xml:space="preserve"> </w:t>
      </w:r>
      <w:r w:rsidR="006C1E29" w:rsidRPr="006C1E29">
        <w:rPr>
          <w:lang w:val="en-GB"/>
        </w:rPr>
        <w:t xml:space="preserve">species' ecological preferences along </w:t>
      </w:r>
      <w:r w:rsidR="00195308">
        <w:rPr>
          <w:lang w:val="en-GB"/>
        </w:rPr>
        <w:t>microclimatic</w:t>
      </w:r>
      <w:r w:rsidR="00195308" w:rsidRPr="006C1E29">
        <w:rPr>
          <w:lang w:val="en-GB"/>
        </w:rPr>
        <w:t xml:space="preserve"> </w:t>
      </w:r>
      <w:r w:rsidR="006C1E29" w:rsidRPr="006C1E29">
        <w:rPr>
          <w:lang w:val="en-GB"/>
        </w:rPr>
        <w:t xml:space="preserve">gradients. </w:t>
      </w:r>
    </w:p>
    <w:p w14:paraId="76D74FD7" w14:textId="67F96EFF" w:rsidR="000C147C" w:rsidRDefault="00D1460E" w:rsidP="006C1E29">
      <w:pPr>
        <w:pStyle w:val="Prrafodelista"/>
        <w:numPr>
          <w:ilvl w:val="0"/>
          <w:numId w:val="23"/>
        </w:numPr>
        <w:spacing w:line="360" w:lineRule="auto"/>
        <w:ind w:left="360"/>
        <w:jc w:val="both"/>
        <w:rPr>
          <w:lang w:val="en-GB"/>
        </w:rPr>
      </w:pPr>
      <w:r>
        <w:rPr>
          <w:lang w:val="en-GB"/>
        </w:rPr>
        <w:t>Seed oil content ranged from 1</w:t>
      </w:r>
      <w:r w:rsidR="007C0B77">
        <w:rPr>
          <w:lang w:val="en-GB"/>
        </w:rPr>
        <w:t xml:space="preserve"> to </w:t>
      </w:r>
      <w:r>
        <w:rPr>
          <w:lang w:val="en-GB"/>
        </w:rPr>
        <w:t>38%</w:t>
      </w:r>
      <w:r w:rsidR="00A90C64">
        <w:rPr>
          <w:lang w:val="en-GB"/>
        </w:rPr>
        <w:t xml:space="preserve">, with a main gradient explained by </w:t>
      </w:r>
      <w:r w:rsidR="00A90C64">
        <w:t>UFA/SFA ratio,</w:t>
      </w:r>
      <w:r w:rsidR="00765075">
        <w:rPr>
          <w:lang w:val="en-GB"/>
        </w:rPr>
        <w:t xml:space="preserve"> with little variation</w:t>
      </w:r>
      <w:r w:rsidR="00ED0AD8">
        <w:rPr>
          <w:lang w:val="en-GB"/>
        </w:rPr>
        <w:t xml:space="preserve"> </w:t>
      </w:r>
      <w:r w:rsidR="00963385">
        <w:rPr>
          <w:lang w:val="en-GB"/>
        </w:rPr>
        <w:t xml:space="preserve">across </w:t>
      </w:r>
      <w:r w:rsidR="007C0B77">
        <w:rPr>
          <w:lang w:val="en-GB"/>
        </w:rPr>
        <w:t>elevation</w:t>
      </w:r>
      <w:r w:rsidR="00ED0AD8">
        <w:rPr>
          <w:lang w:val="en-GB"/>
        </w:rPr>
        <w:t xml:space="preserve">. </w:t>
      </w:r>
      <w:r w:rsidR="00A90C64">
        <w:rPr>
          <w:lang w:val="en-GB"/>
        </w:rPr>
        <w:t>S</w:t>
      </w:r>
      <w:r w:rsidR="00195308">
        <w:rPr>
          <w:lang w:val="en-GB"/>
        </w:rPr>
        <w:t xml:space="preserve">eed </w:t>
      </w:r>
      <w:r w:rsidR="000F7BEA" w:rsidRPr="006C1E29">
        <w:rPr>
          <w:lang w:val="en-GB"/>
        </w:rPr>
        <w:t xml:space="preserve">oil content </w:t>
      </w:r>
      <w:r w:rsidR="00A90C64">
        <w:rPr>
          <w:lang w:val="en-GB"/>
        </w:rPr>
        <w:t xml:space="preserve">significantly influenced </w:t>
      </w:r>
      <w:r w:rsidR="000F7BEA" w:rsidRPr="006C1E29">
        <w:rPr>
          <w:lang w:val="en-GB"/>
        </w:rPr>
        <w:t>seed longevity</w:t>
      </w:r>
      <w:r w:rsidR="000F7BEA">
        <w:rPr>
          <w:lang w:val="en-GB"/>
        </w:rPr>
        <w:t xml:space="preserve">, but </w:t>
      </w:r>
      <w:r w:rsidR="00A90C64">
        <w:rPr>
          <w:lang w:val="en-GB"/>
        </w:rPr>
        <w:t xml:space="preserve">we </w:t>
      </w:r>
      <w:r w:rsidR="000F7BEA">
        <w:rPr>
          <w:lang w:val="en-GB"/>
        </w:rPr>
        <w:t>didn´t find</w:t>
      </w:r>
      <w:r w:rsidR="000F7BEA" w:rsidRPr="006C1E29">
        <w:rPr>
          <w:lang w:val="en-GB"/>
        </w:rPr>
        <w:t xml:space="preserve"> </w:t>
      </w:r>
      <w:r w:rsidR="006C1E29" w:rsidRPr="006C1E29">
        <w:rPr>
          <w:lang w:val="en-GB"/>
        </w:rPr>
        <w:t xml:space="preserve">relationships </w:t>
      </w:r>
      <w:r w:rsidR="00A013C1">
        <w:rPr>
          <w:lang w:val="en-GB"/>
        </w:rPr>
        <w:t>with</w:t>
      </w:r>
      <w:r w:rsidR="000C147C">
        <w:rPr>
          <w:lang w:val="en-GB"/>
        </w:rPr>
        <w:t xml:space="preserve"> </w:t>
      </w:r>
      <w:r w:rsidR="007C0B77">
        <w:rPr>
          <w:lang w:val="en-GB"/>
        </w:rPr>
        <w:t>seed mass and germination</w:t>
      </w:r>
      <w:r w:rsidR="006C1E29" w:rsidRPr="006C1E29">
        <w:rPr>
          <w:lang w:val="en-GB"/>
        </w:rPr>
        <w:t xml:space="preserve">. </w:t>
      </w:r>
      <w:r w:rsidR="000C147C" w:rsidRPr="006C1E29">
        <w:rPr>
          <w:lang w:val="en-GB"/>
        </w:rPr>
        <w:t xml:space="preserve">Contrary to expectations, </w:t>
      </w:r>
      <w:r w:rsidR="00ED0AD8">
        <w:rPr>
          <w:lang w:val="en-GB"/>
        </w:rPr>
        <w:t xml:space="preserve">microclimatic </w:t>
      </w:r>
      <w:r w:rsidR="00A013C1">
        <w:rPr>
          <w:lang w:val="en-GB"/>
        </w:rPr>
        <w:t>gradients</w:t>
      </w:r>
      <w:r w:rsidR="000C147C" w:rsidRPr="006C1E29">
        <w:rPr>
          <w:lang w:val="en-GB"/>
        </w:rPr>
        <w:t xml:space="preserve"> </w:t>
      </w:r>
      <w:r w:rsidR="005D6BB0">
        <w:rPr>
          <w:lang w:val="en-GB"/>
        </w:rPr>
        <w:t>didn´t affect</w:t>
      </w:r>
      <w:r w:rsidR="000C147C" w:rsidRPr="006C1E29">
        <w:rPr>
          <w:lang w:val="en-GB"/>
        </w:rPr>
        <w:t xml:space="preserve"> seed oil content or composition.</w:t>
      </w:r>
      <w:r w:rsidR="000C147C">
        <w:rPr>
          <w:lang w:val="en-GB"/>
        </w:rPr>
        <w:t xml:space="preserve"> </w:t>
      </w:r>
      <w:r w:rsidR="00A90C64">
        <w:rPr>
          <w:lang w:val="en-GB"/>
        </w:rPr>
        <w:t xml:space="preserve">All </w:t>
      </w:r>
      <w:r w:rsidR="000C147C">
        <w:rPr>
          <w:lang w:val="en-GB"/>
        </w:rPr>
        <w:t xml:space="preserve">analyses </w:t>
      </w:r>
      <w:r w:rsidR="00861420">
        <w:rPr>
          <w:lang w:val="en-GB"/>
        </w:rPr>
        <w:t>showed</w:t>
      </w:r>
      <w:r w:rsidR="000C147C">
        <w:rPr>
          <w:lang w:val="en-GB"/>
        </w:rPr>
        <w:t xml:space="preserve"> strong phylogenetic </w:t>
      </w:r>
      <w:r w:rsidR="000C147C" w:rsidRPr="006C1E29">
        <w:rPr>
          <w:lang w:val="en-GB"/>
        </w:rPr>
        <w:t xml:space="preserve">constraints on </w:t>
      </w:r>
      <w:r w:rsidR="007C0B77">
        <w:rPr>
          <w:lang w:val="en-GB"/>
        </w:rPr>
        <w:t>seed oil traits.</w:t>
      </w:r>
    </w:p>
    <w:p w14:paraId="1DF39804" w14:textId="30D14C07" w:rsidR="00A231B0" w:rsidRDefault="00765075" w:rsidP="006C1E29">
      <w:pPr>
        <w:pStyle w:val="Prrafodelista"/>
        <w:numPr>
          <w:ilvl w:val="0"/>
          <w:numId w:val="23"/>
        </w:numPr>
        <w:spacing w:line="360" w:lineRule="auto"/>
        <w:ind w:left="360"/>
        <w:jc w:val="both"/>
        <w:rPr>
          <w:lang w:val="en-GB"/>
        </w:rPr>
      </w:pPr>
      <w:r>
        <w:rPr>
          <w:lang w:val="en-GB"/>
        </w:rPr>
        <w:t xml:space="preserve">Seed oil traits in alpine species </w:t>
      </w:r>
      <w:r w:rsidR="00A231B0">
        <w:rPr>
          <w:lang w:val="en-GB"/>
        </w:rPr>
        <w:t>don´t differ from</w:t>
      </w:r>
      <w:r>
        <w:rPr>
          <w:lang w:val="en-GB"/>
        </w:rPr>
        <w:t xml:space="preserve"> other herbaceous species</w:t>
      </w:r>
      <w:r w:rsidR="00A231B0">
        <w:rPr>
          <w:lang w:val="en-GB"/>
        </w:rPr>
        <w:t>. A major trade-off between seed oil and seed longevity may explain seed persistence in alpine soils</w:t>
      </w:r>
      <w:r w:rsidR="00A90C64">
        <w:rPr>
          <w:lang w:val="en-GB"/>
        </w:rPr>
        <w:t xml:space="preserve">. The strong evolutionary conservatism of seed oil traits likely prevents </w:t>
      </w:r>
      <w:r w:rsidR="00A231B0">
        <w:rPr>
          <w:lang w:val="en-GB"/>
        </w:rPr>
        <w:t xml:space="preserve">selective </w:t>
      </w:r>
      <w:r w:rsidR="00A90C64">
        <w:rPr>
          <w:lang w:val="en-GB"/>
        </w:rPr>
        <w:t>responses of alpine species</w:t>
      </w:r>
      <w:r w:rsidR="00A231B0">
        <w:rPr>
          <w:lang w:val="en-GB"/>
        </w:rPr>
        <w:t xml:space="preserve"> </w:t>
      </w:r>
      <w:r w:rsidR="00A90C64">
        <w:rPr>
          <w:lang w:val="en-GB"/>
        </w:rPr>
        <w:t>across</w:t>
      </w:r>
      <w:r w:rsidR="00A231B0">
        <w:rPr>
          <w:lang w:val="en-GB"/>
        </w:rPr>
        <w:t xml:space="preserve"> elevation and microclimatic gradients.</w:t>
      </w:r>
    </w:p>
    <w:p w14:paraId="34EF7226" w14:textId="3CB2F781" w:rsidR="00EA4DDC" w:rsidRDefault="00736614" w:rsidP="00CA4379">
      <w:pPr>
        <w:spacing w:line="480" w:lineRule="auto"/>
        <w:rPr>
          <w:lang w:val="en-GB"/>
        </w:rPr>
      </w:pPr>
      <w:r>
        <w:rPr>
          <w:lang w:val="en-GB"/>
        </w:rPr>
        <w:t>Keywords</w:t>
      </w:r>
      <w:r w:rsidR="00880C7E">
        <w:rPr>
          <w:lang w:val="en-GB"/>
        </w:rPr>
        <w:t xml:space="preserve">: </w:t>
      </w:r>
      <w:r w:rsidR="00ED0EAB">
        <w:rPr>
          <w:lang w:val="en-GB"/>
        </w:rPr>
        <w:t xml:space="preserve">alpine species; altitudinal gradient; </w:t>
      </w:r>
      <w:r w:rsidR="00544F12">
        <w:rPr>
          <w:lang w:val="en-GB"/>
        </w:rPr>
        <w:t xml:space="preserve">fatty acids; </w:t>
      </w:r>
      <w:r w:rsidR="00ED0EAB">
        <w:rPr>
          <w:lang w:val="en-GB"/>
        </w:rPr>
        <w:t>germination;</w:t>
      </w:r>
      <w:r w:rsidR="00ED0EAB" w:rsidRPr="00ED0EAB">
        <w:rPr>
          <w:lang w:val="en-GB"/>
        </w:rPr>
        <w:t xml:space="preserve"> </w:t>
      </w:r>
      <w:r w:rsidR="00ED0EAB">
        <w:rPr>
          <w:lang w:val="en-GB"/>
        </w:rPr>
        <w:t>longevity</w:t>
      </w:r>
      <w:r w:rsidR="00CE036A">
        <w:rPr>
          <w:lang w:val="en-GB"/>
        </w:rPr>
        <w:t xml:space="preserve">; </w:t>
      </w:r>
      <w:r w:rsidR="0063177A">
        <w:rPr>
          <w:lang w:val="en-GB"/>
        </w:rPr>
        <w:t>microenvironmental gradients;</w:t>
      </w:r>
      <w:r w:rsidR="00544F12">
        <w:rPr>
          <w:lang w:val="en-GB"/>
        </w:rPr>
        <w:t xml:space="preserve"> </w:t>
      </w:r>
      <w:r w:rsidR="00955CC2">
        <w:rPr>
          <w:lang w:val="en-GB"/>
        </w:rPr>
        <w:t>s</w:t>
      </w:r>
      <w:r w:rsidR="00311CAF">
        <w:rPr>
          <w:lang w:val="en-GB"/>
        </w:rPr>
        <w:t xml:space="preserve">eed oil composition; </w:t>
      </w:r>
      <w:r w:rsidR="0063177A">
        <w:rPr>
          <w:lang w:val="en-GB"/>
        </w:rPr>
        <w:t>seed oil content</w:t>
      </w:r>
      <w:r w:rsidR="00243BFF">
        <w:rPr>
          <w:lang w:val="en-GB"/>
        </w:rPr>
        <w:t xml:space="preserve">. </w:t>
      </w:r>
    </w:p>
    <w:p w14:paraId="1359D514" w14:textId="77777777" w:rsidR="00E92357" w:rsidRPr="006B2B92" w:rsidRDefault="00EA4DDC">
      <w:pPr>
        <w:rPr>
          <w:b/>
          <w:bCs/>
          <w:u w:val="single"/>
        </w:rPr>
      </w:pPr>
      <w:r w:rsidRPr="006B2B92">
        <w:rPr>
          <w:b/>
          <w:bCs/>
          <w:u w:val="single"/>
        </w:rPr>
        <w:t>Translated summary (Spanish)</w:t>
      </w:r>
    </w:p>
    <w:p w14:paraId="75EAAFA2" w14:textId="236F8A68" w:rsidR="00EC2795" w:rsidRDefault="00EC2795" w:rsidP="00EC2795">
      <w:pPr>
        <w:spacing w:line="360" w:lineRule="auto"/>
        <w:jc w:val="both"/>
        <w:rPr>
          <w:lang w:val="es-ES"/>
        </w:rPr>
      </w:pPr>
      <w:r w:rsidRPr="00EC2795">
        <w:rPr>
          <w:lang w:val="es-ES"/>
        </w:rPr>
        <w:t>• El contenido de aceite en las semillas es una reserva energética crucial en las angiospermas, que influye en</w:t>
      </w:r>
      <w:r w:rsidR="008701F7">
        <w:rPr>
          <w:lang w:val="es-ES"/>
        </w:rPr>
        <w:t xml:space="preserve"> las funciones biológicas y en el éxito reproductivo</w:t>
      </w:r>
      <w:r w:rsidRPr="00EC2795">
        <w:rPr>
          <w:lang w:val="es-ES"/>
        </w:rPr>
        <w:t xml:space="preserve"> de la planta. Sin embargo, el papel eco</w:t>
      </w:r>
      <w:r w:rsidR="008701F7">
        <w:rPr>
          <w:lang w:val="es-ES"/>
        </w:rPr>
        <w:t xml:space="preserve">lógico y evolutivo del </w:t>
      </w:r>
      <w:r w:rsidRPr="00EC2795">
        <w:rPr>
          <w:lang w:val="es-ES"/>
        </w:rPr>
        <w:t xml:space="preserve">aceite de </w:t>
      </w:r>
      <w:r w:rsidR="008701F7">
        <w:rPr>
          <w:lang w:val="es-ES"/>
        </w:rPr>
        <w:t xml:space="preserve">las </w:t>
      </w:r>
      <w:r w:rsidRPr="00EC2795">
        <w:rPr>
          <w:lang w:val="es-ES"/>
        </w:rPr>
        <w:t>semilla</w:t>
      </w:r>
      <w:r w:rsidR="008701F7">
        <w:rPr>
          <w:lang w:val="es-ES"/>
        </w:rPr>
        <w:t>s</w:t>
      </w:r>
      <w:r w:rsidRPr="00EC2795">
        <w:rPr>
          <w:lang w:val="es-ES"/>
        </w:rPr>
        <w:t xml:space="preserve"> en los ecosistemas ha sido en gran parte inexplorado. </w:t>
      </w:r>
    </w:p>
    <w:p w14:paraId="6FE71786" w14:textId="67903A97" w:rsidR="00EC2795" w:rsidRDefault="00EC2795" w:rsidP="00EC2795">
      <w:pPr>
        <w:spacing w:line="360" w:lineRule="auto"/>
        <w:jc w:val="both"/>
        <w:rPr>
          <w:lang w:val="es-ES"/>
        </w:rPr>
      </w:pPr>
      <w:r w:rsidRPr="00EC2795">
        <w:rPr>
          <w:lang w:val="es-ES"/>
        </w:rPr>
        <w:t>• En este estudio, analizamos los compromisos funcionale</w:t>
      </w:r>
      <w:r w:rsidR="008701F7">
        <w:rPr>
          <w:lang w:val="es-ES"/>
        </w:rPr>
        <w:t xml:space="preserve">s y los factores ecológicos del </w:t>
      </w:r>
      <w:r w:rsidRPr="00EC2795">
        <w:rPr>
          <w:lang w:val="es-ES"/>
        </w:rPr>
        <w:t>aceite de</w:t>
      </w:r>
      <w:r w:rsidR="008701F7">
        <w:rPr>
          <w:lang w:val="es-ES"/>
        </w:rPr>
        <w:t xml:space="preserve"> las</w:t>
      </w:r>
      <w:r w:rsidRPr="00EC2795">
        <w:rPr>
          <w:lang w:val="es-ES"/>
        </w:rPr>
        <w:t xml:space="preserve"> semilla</w:t>
      </w:r>
      <w:r w:rsidR="008701F7">
        <w:rPr>
          <w:lang w:val="es-ES"/>
        </w:rPr>
        <w:t>s</w:t>
      </w:r>
      <w:r w:rsidRPr="00EC2795">
        <w:rPr>
          <w:lang w:val="es-ES"/>
        </w:rPr>
        <w:t xml:space="preserve"> en 47 especies </w:t>
      </w:r>
      <w:r w:rsidR="008701F7">
        <w:rPr>
          <w:lang w:val="es-ES"/>
        </w:rPr>
        <w:t>alpinas</w:t>
      </w:r>
      <w:r w:rsidRPr="00EC2795">
        <w:rPr>
          <w:lang w:val="es-ES"/>
        </w:rPr>
        <w:t xml:space="preserve">. Analizamos el contenido y la composición del aceite de </w:t>
      </w:r>
      <w:r w:rsidR="008701F7">
        <w:rPr>
          <w:lang w:val="es-ES"/>
        </w:rPr>
        <w:t xml:space="preserve">las </w:t>
      </w:r>
      <w:r w:rsidRPr="00EC2795">
        <w:rPr>
          <w:lang w:val="es-ES"/>
        </w:rPr>
        <w:t>semilla</w:t>
      </w:r>
      <w:r w:rsidR="008701F7">
        <w:rPr>
          <w:lang w:val="es-ES"/>
        </w:rPr>
        <w:t>s</w:t>
      </w:r>
      <w:r w:rsidRPr="00EC2795">
        <w:rPr>
          <w:lang w:val="es-ES"/>
        </w:rPr>
        <w:t xml:space="preserve"> – la proporción relativa de ácidos grasos </w:t>
      </w:r>
      <w:r w:rsidR="008701F7">
        <w:rPr>
          <w:lang w:val="es-ES"/>
        </w:rPr>
        <w:t>in</w:t>
      </w:r>
      <w:r w:rsidRPr="00EC2795">
        <w:rPr>
          <w:lang w:val="es-ES"/>
        </w:rPr>
        <w:t>saturados</w:t>
      </w:r>
      <w:r w:rsidR="008701F7">
        <w:rPr>
          <w:lang w:val="es-ES"/>
        </w:rPr>
        <w:t xml:space="preserve"> (UFA) y </w:t>
      </w:r>
      <w:r w:rsidRPr="00EC2795">
        <w:rPr>
          <w:lang w:val="es-ES"/>
        </w:rPr>
        <w:t>saturados</w:t>
      </w:r>
      <w:r w:rsidR="008701F7">
        <w:rPr>
          <w:lang w:val="es-ES"/>
        </w:rPr>
        <w:t xml:space="preserve"> (</w:t>
      </w:r>
      <w:r w:rsidRPr="00EC2795">
        <w:rPr>
          <w:lang w:val="es-ES"/>
        </w:rPr>
        <w:t>SFA</w:t>
      </w:r>
      <w:r w:rsidR="008701F7">
        <w:rPr>
          <w:lang w:val="es-ES"/>
        </w:rPr>
        <w:t xml:space="preserve">); y sus relaciones con la masa, longevidad y </w:t>
      </w:r>
      <w:r w:rsidRPr="00EC2795">
        <w:rPr>
          <w:lang w:val="es-ES"/>
        </w:rPr>
        <w:t>germinación</w:t>
      </w:r>
      <w:r w:rsidR="008701F7">
        <w:rPr>
          <w:lang w:val="es-ES"/>
        </w:rPr>
        <w:t xml:space="preserve"> de las semillas</w:t>
      </w:r>
      <w:r w:rsidRPr="00EC2795">
        <w:rPr>
          <w:lang w:val="es-ES"/>
        </w:rPr>
        <w:t xml:space="preserve">. También evaluamos la respuesta del aceite de </w:t>
      </w:r>
      <w:r w:rsidR="008701F7">
        <w:rPr>
          <w:lang w:val="es-ES"/>
        </w:rPr>
        <w:t xml:space="preserve">las </w:t>
      </w:r>
      <w:r w:rsidRPr="00EC2795">
        <w:rPr>
          <w:lang w:val="es-ES"/>
        </w:rPr>
        <w:t>semilla</w:t>
      </w:r>
      <w:r w:rsidR="008701F7">
        <w:rPr>
          <w:lang w:val="es-ES"/>
        </w:rPr>
        <w:t>s</w:t>
      </w:r>
      <w:r w:rsidRPr="00EC2795">
        <w:rPr>
          <w:lang w:val="es-ES"/>
        </w:rPr>
        <w:t xml:space="preserve"> a las preferencias ecológicas de las especies a lo largo de los gradientes microclimáticos. </w:t>
      </w:r>
    </w:p>
    <w:p w14:paraId="47C1AAF6" w14:textId="086067EC" w:rsidR="00EC2795" w:rsidRDefault="00EC2795" w:rsidP="00EC2795">
      <w:pPr>
        <w:spacing w:line="360" w:lineRule="auto"/>
        <w:jc w:val="both"/>
        <w:rPr>
          <w:lang w:val="es-ES"/>
        </w:rPr>
      </w:pPr>
      <w:r w:rsidRPr="00EC2795">
        <w:rPr>
          <w:lang w:val="es-ES"/>
        </w:rPr>
        <w:t xml:space="preserve">• El contenido de aceite en las semillas varió entre un 1% y un 38%, con </w:t>
      </w:r>
      <w:r w:rsidR="008701F7">
        <w:rPr>
          <w:lang w:val="es-ES"/>
        </w:rPr>
        <w:t>el</w:t>
      </w:r>
      <w:r w:rsidRPr="00EC2795">
        <w:rPr>
          <w:lang w:val="es-ES"/>
        </w:rPr>
        <w:t xml:space="preserve"> </w:t>
      </w:r>
      <w:r w:rsidR="008701F7" w:rsidRPr="00EC2795">
        <w:rPr>
          <w:lang w:val="es-ES"/>
        </w:rPr>
        <w:t xml:space="preserve">gradiente </w:t>
      </w:r>
      <w:r w:rsidRPr="00EC2795">
        <w:rPr>
          <w:lang w:val="es-ES"/>
        </w:rPr>
        <w:t xml:space="preserve">principal explicado por la relación UFA/SFA, </w:t>
      </w:r>
      <w:r w:rsidR="008701F7">
        <w:rPr>
          <w:lang w:val="es-ES"/>
        </w:rPr>
        <w:t xml:space="preserve">aunque </w:t>
      </w:r>
      <w:r w:rsidRPr="00EC2795">
        <w:rPr>
          <w:lang w:val="es-ES"/>
        </w:rPr>
        <w:t xml:space="preserve">con poca variación </w:t>
      </w:r>
      <w:r w:rsidR="008701F7">
        <w:rPr>
          <w:lang w:val="es-ES"/>
        </w:rPr>
        <w:t xml:space="preserve">a lo largo del gradiente de altitud. El contenido de aceite </w:t>
      </w:r>
      <w:r w:rsidRPr="00EC2795">
        <w:rPr>
          <w:lang w:val="es-ES"/>
        </w:rPr>
        <w:t>influyó significativamente en la longevidad de la semilla, pero no encontramos relaciones con la masa ni con la germinación</w:t>
      </w:r>
      <w:r w:rsidR="008701F7" w:rsidRPr="008701F7">
        <w:rPr>
          <w:lang w:val="es-ES"/>
        </w:rPr>
        <w:t xml:space="preserve"> </w:t>
      </w:r>
      <w:r w:rsidR="008701F7" w:rsidRPr="00EC2795">
        <w:rPr>
          <w:lang w:val="es-ES"/>
        </w:rPr>
        <w:t>de la</w:t>
      </w:r>
      <w:r w:rsidR="008701F7">
        <w:rPr>
          <w:lang w:val="es-ES"/>
        </w:rPr>
        <w:t>s</w:t>
      </w:r>
      <w:r w:rsidR="008701F7" w:rsidRPr="00EC2795">
        <w:rPr>
          <w:lang w:val="es-ES"/>
        </w:rPr>
        <w:t xml:space="preserve"> semilla</w:t>
      </w:r>
      <w:r w:rsidR="008701F7">
        <w:rPr>
          <w:lang w:val="es-ES"/>
        </w:rPr>
        <w:t>s</w:t>
      </w:r>
      <w:r w:rsidRPr="00EC2795">
        <w:rPr>
          <w:lang w:val="es-ES"/>
        </w:rPr>
        <w:t xml:space="preserve">. </w:t>
      </w:r>
      <w:r w:rsidR="008701F7">
        <w:rPr>
          <w:lang w:val="es-ES"/>
        </w:rPr>
        <w:t>Opuesto</w:t>
      </w:r>
      <w:r w:rsidRPr="00EC2795">
        <w:rPr>
          <w:lang w:val="es-ES"/>
        </w:rPr>
        <w:t xml:space="preserve"> a lo esperado, los gradientes microclimáticos no afectaron el contenido ni la composición del aceite de </w:t>
      </w:r>
      <w:r w:rsidR="008701F7">
        <w:rPr>
          <w:lang w:val="es-ES"/>
        </w:rPr>
        <w:t xml:space="preserve">las </w:t>
      </w:r>
      <w:r w:rsidRPr="00EC2795">
        <w:rPr>
          <w:lang w:val="es-ES"/>
        </w:rPr>
        <w:t>semilla</w:t>
      </w:r>
      <w:r w:rsidR="008701F7">
        <w:rPr>
          <w:lang w:val="es-ES"/>
        </w:rPr>
        <w:t>s en plantas alpinas</w:t>
      </w:r>
      <w:r w:rsidRPr="00EC2795">
        <w:rPr>
          <w:lang w:val="es-ES"/>
        </w:rPr>
        <w:t xml:space="preserve">. Todos los análisis mostraron fuertes restricciones filogenéticas en los rasgos del aceite de </w:t>
      </w:r>
      <w:r w:rsidR="008701F7">
        <w:rPr>
          <w:lang w:val="es-ES"/>
        </w:rPr>
        <w:t xml:space="preserve">las </w:t>
      </w:r>
      <w:r w:rsidRPr="00EC2795">
        <w:rPr>
          <w:lang w:val="es-ES"/>
        </w:rPr>
        <w:t>semilla</w:t>
      </w:r>
      <w:r w:rsidR="008701F7">
        <w:rPr>
          <w:lang w:val="es-ES"/>
        </w:rPr>
        <w:t>s</w:t>
      </w:r>
      <w:r w:rsidRPr="00EC2795">
        <w:rPr>
          <w:lang w:val="es-ES"/>
        </w:rPr>
        <w:t xml:space="preserve">. </w:t>
      </w:r>
    </w:p>
    <w:p w14:paraId="494EB47C" w14:textId="568CA983" w:rsidR="00E92357" w:rsidRPr="00EC2795" w:rsidRDefault="00EC2795" w:rsidP="00EC2795">
      <w:pPr>
        <w:spacing w:line="360" w:lineRule="auto"/>
        <w:jc w:val="both"/>
        <w:rPr>
          <w:lang w:val="es-ES"/>
        </w:rPr>
      </w:pPr>
      <w:r w:rsidRPr="00EC2795">
        <w:rPr>
          <w:lang w:val="es-ES"/>
        </w:rPr>
        <w:lastRenderedPageBreak/>
        <w:t xml:space="preserve">• </w:t>
      </w:r>
      <w:r w:rsidR="00EC752F">
        <w:rPr>
          <w:lang w:val="es-ES"/>
        </w:rPr>
        <w:t>El</w:t>
      </w:r>
      <w:r w:rsidRPr="00EC2795">
        <w:rPr>
          <w:lang w:val="es-ES"/>
        </w:rPr>
        <w:t xml:space="preserve"> aceite de </w:t>
      </w:r>
      <w:r w:rsidR="00EC752F">
        <w:rPr>
          <w:lang w:val="es-ES"/>
        </w:rPr>
        <w:t xml:space="preserve">las </w:t>
      </w:r>
      <w:r w:rsidRPr="00EC2795">
        <w:rPr>
          <w:lang w:val="es-ES"/>
        </w:rPr>
        <w:t>semilla</w:t>
      </w:r>
      <w:r w:rsidR="00EC752F">
        <w:rPr>
          <w:lang w:val="es-ES"/>
        </w:rPr>
        <w:t xml:space="preserve">s de </w:t>
      </w:r>
      <w:r w:rsidRPr="00EC2795">
        <w:rPr>
          <w:lang w:val="es-ES"/>
        </w:rPr>
        <w:t xml:space="preserve">especies alpinas no difieren de otras especies herbáceas. Un compromiso importante entre el </w:t>
      </w:r>
      <w:r w:rsidR="00EC752F">
        <w:rPr>
          <w:lang w:val="es-ES"/>
        </w:rPr>
        <w:t xml:space="preserve">contenido de </w:t>
      </w:r>
      <w:r w:rsidRPr="00EC2795">
        <w:rPr>
          <w:lang w:val="es-ES"/>
        </w:rPr>
        <w:t>aceite y la longevidad de la</w:t>
      </w:r>
      <w:r w:rsidR="00EC752F">
        <w:rPr>
          <w:lang w:val="es-ES"/>
        </w:rPr>
        <w:t>s</w:t>
      </w:r>
      <w:r w:rsidRPr="00EC2795">
        <w:rPr>
          <w:lang w:val="es-ES"/>
        </w:rPr>
        <w:t xml:space="preserve"> semilla</w:t>
      </w:r>
      <w:r w:rsidR="00EC752F">
        <w:rPr>
          <w:lang w:val="es-ES"/>
        </w:rPr>
        <w:t>s</w:t>
      </w:r>
      <w:r w:rsidRPr="00EC2795">
        <w:rPr>
          <w:lang w:val="es-ES"/>
        </w:rPr>
        <w:t xml:space="preserve"> podría explicar la persistencia de las semillas en los suelos alpinos. El fuerte </w:t>
      </w:r>
      <w:r w:rsidR="00EC752F">
        <w:rPr>
          <w:lang w:val="es-ES"/>
        </w:rPr>
        <w:t>conservacionismo</w:t>
      </w:r>
      <w:r w:rsidRPr="00EC2795">
        <w:rPr>
          <w:lang w:val="es-ES"/>
        </w:rPr>
        <w:t xml:space="preserve"> evolutivo del aceite de </w:t>
      </w:r>
      <w:r w:rsidR="00EC752F">
        <w:rPr>
          <w:lang w:val="es-ES"/>
        </w:rPr>
        <w:t xml:space="preserve">las </w:t>
      </w:r>
      <w:r w:rsidRPr="00EC2795">
        <w:rPr>
          <w:lang w:val="es-ES"/>
        </w:rPr>
        <w:t>semilla</w:t>
      </w:r>
      <w:r w:rsidR="00EC752F">
        <w:rPr>
          <w:lang w:val="es-ES"/>
        </w:rPr>
        <w:t>s</w:t>
      </w:r>
      <w:r w:rsidRPr="00EC2795">
        <w:rPr>
          <w:lang w:val="es-ES"/>
        </w:rPr>
        <w:t xml:space="preserve"> probablemente impide respuestas selectivas de las especies alpinas a lo largo de los gradientes de altitud y microclimáticos.</w:t>
      </w:r>
    </w:p>
    <w:p w14:paraId="17C3A501" w14:textId="2EB93CAF" w:rsidR="00880C7E" w:rsidRPr="00EC2795" w:rsidRDefault="00880C7E">
      <w:pPr>
        <w:rPr>
          <w:lang w:val="es-ES"/>
        </w:rPr>
      </w:pPr>
      <w:r w:rsidRPr="00EC2795">
        <w:rPr>
          <w:lang w:val="es-ES"/>
        </w:rPr>
        <w:br w:type="page"/>
      </w:r>
    </w:p>
    <w:p w14:paraId="03D26172" w14:textId="22FEAA87"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p>
    <w:p w14:paraId="7BD6C31B" w14:textId="7BEB4D75" w:rsidR="00451B48" w:rsidRDefault="00A905F4" w:rsidP="0004092F">
      <w:pPr>
        <w:spacing w:line="360" w:lineRule="auto"/>
        <w:ind w:firstLine="720"/>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 xml:space="preserve">mainly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E7081C">
        <w:rPr>
          <w:lang w:val="en-GB"/>
        </w:rPr>
        <w:fldChar w:fldCharType="separate"/>
      </w:r>
      <w:r w:rsidR="001D70E1" w:rsidRPr="001D70E1">
        <w:rPr>
          <w:noProof/>
          <w:lang w:val="en-GB"/>
        </w:rPr>
        <w:t>(Levin, 1974; Baud &amp;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946EB3">
        <w:rPr>
          <w:lang w:val="en-GB"/>
        </w:rPr>
        <w:fldChar w:fldCharType="begin" w:fldLock="1"/>
      </w:r>
      <w:r w:rsidR="00946EB3">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946EB3">
        <w:rPr>
          <w:lang w:val="en-GB"/>
        </w:rPr>
        <w:fldChar w:fldCharType="separate"/>
      </w:r>
      <w:r w:rsidR="00946EB3" w:rsidRPr="00471808">
        <w:rPr>
          <w:noProof/>
          <w:lang w:val="en-GB"/>
        </w:rPr>
        <w:t>(Graham, 2008)</w:t>
      </w:r>
      <w:r w:rsidR="00946EB3">
        <w:rPr>
          <w:lang w:val="en-GB"/>
        </w:rPr>
        <w:fldChar w:fldCharType="end"/>
      </w:r>
      <w:r w:rsidR="00946EB3">
        <w:rPr>
          <w:lang w:val="en-GB"/>
        </w:rPr>
        <w:t xml:space="preserve">. Seed traits related to oil content may therefore influence the regeneration of plant communities (Jiménez-Alfaro </w:t>
      </w:r>
      <w:r w:rsidR="00946EB3" w:rsidRPr="002B1569">
        <w:rPr>
          <w:i/>
          <w:lang w:val="en-GB"/>
        </w:rPr>
        <w:t>et al.</w:t>
      </w:r>
      <w:r w:rsidR="002B1569" w:rsidRPr="002B1569">
        <w:rPr>
          <w:i/>
          <w:lang w:val="en-GB"/>
        </w:rPr>
        <w:t>,</w:t>
      </w:r>
      <w:r w:rsidR="00946EB3">
        <w:rPr>
          <w:lang w:val="en-GB"/>
        </w:rPr>
        <w:t xml:space="preserve"> 2016) and related ecosystem functions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w:t>
      </w:r>
      <w:r w:rsidR="00DC3DE4">
        <w:rPr>
          <w:lang w:val="en-GB"/>
        </w:rPr>
        <w:t xml:space="preserve">former </w:t>
      </w:r>
      <w:r w:rsidR="00690400">
        <w:rPr>
          <w:lang w:val="en-GB"/>
        </w:rPr>
        <w:t>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mp; Kinney, 2001)","plainTextFormattedCitation":"(Harwood, 1980; Voelker &amp; Kinney, 2001)","previouslyFormattedCitation":"(Harwood, 1980; Voelker &amp; Kinney, 2001)"},"properties":{"noteIndex":0},"schema":"https://github.com/citation-style-language/schema/raw/master/csl-citation.json"}</w:instrText>
      </w:r>
      <w:r w:rsidR="00D6654E">
        <w:rPr>
          <w:lang w:val="en-GB"/>
        </w:rPr>
        <w:fldChar w:fldCharType="separate"/>
      </w:r>
      <w:r w:rsidR="001D70E1" w:rsidRPr="001D70E1">
        <w:rPr>
          <w:noProof/>
          <w:lang w:val="en-GB"/>
        </w:rPr>
        <w:t>(Harwood, 1980; Voelker &amp;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w:t>
      </w:r>
      <w:r w:rsidR="00DC3DE4">
        <w:rPr>
          <w:lang w:val="en-GB"/>
        </w:rPr>
        <w:t>starch</w:t>
      </w:r>
      <w:r w:rsidR="00DC3DE4" w:rsidRPr="00BC5462">
        <w:rPr>
          <w:lang w:val="en-GB"/>
        </w:rPr>
        <w:t xml:space="preserve"> </w:t>
      </w:r>
      <w:r w:rsidR="008E607D" w:rsidRPr="00BC5462">
        <w:rPr>
          <w:lang w:val="en-GB"/>
        </w:rPr>
        <w:t>oxidation</w:t>
      </w:r>
      <w:r w:rsidR="008E607D">
        <w:rPr>
          <w:lang w:val="en-GB"/>
        </w:rPr>
        <w:t xml:space="preserve">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2B6FAA">
        <w:rPr>
          <w:lang w:val="en-GB"/>
        </w:rPr>
        <w:fldChar w:fldCharType="separate"/>
      </w:r>
      <w:r w:rsidR="001D70E1" w:rsidRPr="001D70E1">
        <w:rPr>
          <w:noProof/>
          <w:lang w:val="en-GB"/>
        </w:rPr>
        <w:t>(Levin, 1974; Baud &amp;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p>
    <w:p w14:paraId="140153F9" w14:textId="70C6663B"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The</w:t>
      </w:r>
      <w:r w:rsidR="00CE4C61">
        <w:rPr>
          <w:lang w:val="en-GB"/>
        </w:rPr>
        <w:t xml:space="preserve"> </w:t>
      </w:r>
      <w:r w:rsidR="00C83679">
        <w:rPr>
          <w:lang w:val="en-GB"/>
        </w:rPr>
        <w:t xml:space="preserve">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w:t>
      </w:r>
      <w:r w:rsidR="00DC3DE4">
        <w:rPr>
          <w:lang w:val="en-GB"/>
        </w:rPr>
        <w:t xml:space="preserve">seed </w:t>
      </w:r>
      <w:r>
        <w:rPr>
          <w:lang w:val="en-GB"/>
        </w:rPr>
        <w:t xml:space="preserve">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mp; Kinney, 2001; Ellis, 2006; Baud &amp; Lepiniec, 2010)","plainTextFormattedCitation":"(Voelker &amp; Kinney, 2001; Ellis, 2006; Baud &amp; Lepiniec, 2010)","previouslyFormattedCitation":"(Voelker &amp; Kinney, 2001; Ellis, 2006; Baud &amp; Lepiniec, 2010)"},"properties":{"noteIndex":0},"schema":"https://github.com/citation-style-language/schema/raw/master/csl-citation.json"}</w:instrText>
      </w:r>
      <w:r w:rsidR="00E54172">
        <w:rPr>
          <w:lang w:val="en-GB"/>
        </w:rPr>
        <w:fldChar w:fldCharType="separate"/>
      </w:r>
      <w:r w:rsidR="001D70E1" w:rsidRPr="001D70E1">
        <w:rPr>
          <w:noProof/>
          <w:lang w:val="en-GB"/>
        </w:rPr>
        <w:t>(Voelker &amp; Kinney, 2001; Ellis, 2006; Baud &amp;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lt;i&gt;et al.&lt;/i&gt;, 1993)","plainTextFormattedCitation":"(Lehninger et al., 1993)","previouslyFormattedCitation":"(Lehninger &lt;i&gt;et al.&lt;/i&gt;, 1993)"},"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lt;i&gt;et al.&lt;/i&gt;, 1993; Linder, 2000)","plainTextFormattedCitation":"(Lehninger et al., 1993; Linder, 2000)","previouslyFormattedCitation":"(Lehninger &lt;i&gt;et al.&lt;/i&gt;, 1993; Linder, 2000)"},"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6E7D66">
        <w:rPr>
          <w:lang w:val="en-GB"/>
        </w:rPr>
        <w:t>However, 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C35074">
        <w:rPr>
          <w:lang w:val="en-GB"/>
        </w:rPr>
        <w:t>counter</w:t>
      </w:r>
      <w:r w:rsidR="007F0CC1">
        <w:rPr>
          <w:lang w:val="en-GB"/>
        </w:rPr>
        <w:t>-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5A3962">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mp; Dunn, 2009; Sanyal &amp; Decocq, 2016)","plainTextFormattedCitation":"(Knothe &amp; Dunn, 2009; Sanyal &amp; Decocq, 2016)","previouslyFormattedCitation":"(Knothe &amp; Dunn, 2009; Sanyal &amp; Decocq, 2016)"},"properties":{"noteIndex":0},"schema":"https://github.com/citation-style-language/schema/raw/master/csl-citation.json"}</w:instrText>
      </w:r>
      <w:r w:rsidR="006D4DA7">
        <w:rPr>
          <w:lang w:val="en-GB"/>
        </w:rPr>
        <w:fldChar w:fldCharType="separate"/>
      </w:r>
      <w:r w:rsidR="001D70E1" w:rsidRPr="001D70E1">
        <w:rPr>
          <w:noProof/>
          <w:lang w:val="en-GB"/>
        </w:rPr>
        <w:t>(Knothe &amp; Dunn, 2009; Sanyal &amp; Decocq, 2016)</w:t>
      </w:r>
      <w:r w:rsidR="006D4DA7">
        <w:rPr>
          <w:lang w:val="en-GB"/>
        </w:rPr>
        <w:fldChar w:fldCharType="end"/>
      </w:r>
      <w:r w:rsidR="00AF5980">
        <w:rPr>
          <w:lang w:val="en-GB"/>
        </w:rPr>
        <w:t xml:space="preserve">, </w:t>
      </w:r>
      <w:r w:rsidR="00AF5980" w:rsidRPr="003374B1">
        <w:t>making 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lastRenderedPageBreak/>
        <w:t>unsaturated fatty acids</w:t>
      </w:r>
      <w:r>
        <w:rPr>
          <w:lang w:val="en-GB"/>
        </w:rPr>
        <w:t xml:space="preserve"> increas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see Fig</w:t>
      </w:r>
      <w:r w:rsidR="00160F9C">
        <w:rPr>
          <w:lang w:val="en-GB"/>
        </w:rPr>
        <w:t>.</w:t>
      </w:r>
      <w:r w:rsidR="00267134">
        <w:rPr>
          <w:lang w:val="en-GB"/>
        </w:rPr>
        <w:t xml:space="preserve"> </w:t>
      </w:r>
      <w:r w:rsidR="00267134" w:rsidRPr="00160F9C">
        <w:rPr>
          <w:b/>
          <w:bCs/>
          <w:lang w:val="en-GB"/>
        </w:rPr>
        <w:t>1</w:t>
      </w:r>
      <w:r w:rsidR="00160F9C" w:rsidRPr="00160F9C">
        <w:rPr>
          <w:b/>
          <w:bCs/>
          <w:lang w:val="en-GB"/>
        </w:rPr>
        <w:t>a</w:t>
      </w:r>
      <w:r w:rsidR="00267134">
        <w:rPr>
          <w:lang w:val="en-GB"/>
        </w:rPr>
        <w:t xml:space="preserve"> for a </w:t>
      </w:r>
      <w:r w:rsidR="008E1966">
        <w:rPr>
          <w:lang w:val="en-GB"/>
        </w:rPr>
        <w:t>summary table</w:t>
      </w:r>
      <w:r>
        <w:rPr>
          <w:lang w:val="en-GB"/>
        </w:rPr>
        <w:t>.</w:t>
      </w:r>
    </w:p>
    <w:p w14:paraId="1D7366A8" w14:textId="3347A852" w:rsidR="0011498C" w:rsidRDefault="006E7D66" w:rsidP="00FD43D2">
      <w:pPr>
        <w:spacing w:line="360" w:lineRule="auto"/>
        <w:ind w:firstLine="720"/>
        <w:jc w:val="both"/>
        <w:rPr>
          <w:lang w:val="en-GB"/>
        </w:rPr>
      </w:pPr>
      <w:r>
        <w:rPr>
          <w:lang w:val="en-GB"/>
        </w:rPr>
        <w:t xml:space="preserve">While seed oil content </w:t>
      </w:r>
      <w:r w:rsidRPr="00BC5462">
        <w:rPr>
          <w:lang w:val="en-GB"/>
        </w:rPr>
        <w:t>is</w:t>
      </w:r>
      <w:r>
        <w:rPr>
          <w:lang w:val="en-GB"/>
        </w:rPr>
        <w:t xml:space="preserve"> expected to be</w:t>
      </w:r>
      <w:r w:rsidRPr="00BC5462">
        <w:rPr>
          <w:lang w:val="en-GB"/>
        </w:rPr>
        <w:t xml:space="preserve"> constrained by phylogeny and subject to evolutionary change</w:t>
      </w:r>
      <w:r>
        <w:rPr>
          <w:lang w:val="en-GB"/>
        </w:rPr>
        <w:t xml:space="preserve"> </w:t>
      </w:r>
      <w:r w:rsidRPr="000074D3">
        <w:rPr>
          <w:lang w:val="en-GB"/>
        </w:rPr>
        <w:fldChar w:fldCharType="begin" w:fldLock="1"/>
      </w:r>
      <w:r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Pr="000074D3">
        <w:rPr>
          <w:lang w:val="en-GB"/>
        </w:rPr>
        <w:fldChar w:fldCharType="separate"/>
      </w:r>
      <w:r w:rsidRPr="000074D3">
        <w:rPr>
          <w:noProof/>
          <w:lang w:val="en-GB"/>
        </w:rPr>
        <w:t>(Levin, 1974)</w:t>
      </w:r>
      <w:r w:rsidRPr="000074D3">
        <w:rPr>
          <w:lang w:val="en-GB"/>
        </w:rPr>
        <w:fldChar w:fldCharType="end"/>
      </w:r>
      <w:r>
        <w:rPr>
          <w:lang w:val="en-GB"/>
        </w:rPr>
        <w:t>, variation in oil content and oil composition exists</w:t>
      </w:r>
      <w:r w:rsidRPr="00BC5462">
        <w:rPr>
          <w:lang w:val="en-GB"/>
        </w:rPr>
        <w:t xml:space="preserve"> within and among genera of the same family</w:t>
      </w:r>
      <w:r>
        <w:rPr>
          <w:lang w:val="en-GB"/>
        </w:rPr>
        <w:t xml:space="preserve"> </w:t>
      </w:r>
      <w:r>
        <w:rPr>
          <w:lang w:val="en-GB"/>
        </w:rPr>
        <w:fldChar w:fldCharType="begin" w:fldLock="1"/>
      </w:r>
      <w:r>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mp; Kinney, 2001; Bretagnolle &lt;i&gt;et al.&lt;/i&gt;, 2016)","plainTextFormattedCitation":"(Levin, 1974; Voelker &amp; Kinney, 2001; Bretagnolle et al., 2016)","previouslyFormattedCitation":"(Levin, 1974; Voelker &amp; Kinney, 2001; Bretagnolle &lt;i&gt;et al.&lt;/i&gt;, 2016)"},"properties":{"noteIndex":0},"schema":"https://github.com/citation-style-language/schema/raw/master/csl-citation.json"}</w:instrText>
      </w:r>
      <w:r>
        <w:rPr>
          <w:lang w:val="en-GB"/>
        </w:rPr>
        <w:fldChar w:fldCharType="separate"/>
      </w:r>
      <w:r w:rsidRPr="001D70E1">
        <w:rPr>
          <w:noProof/>
          <w:lang w:val="en-GB"/>
        </w:rPr>
        <w:t xml:space="preserve">(Levin, 1974; Voelker &amp; Kinney, 2001; Bretagnolle </w:t>
      </w:r>
      <w:r w:rsidRPr="001D70E1">
        <w:rPr>
          <w:i/>
          <w:noProof/>
          <w:lang w:val="en-GB"/>
        </w:rPr>
        <w:t>et al.</w:t>
      </w:r>
      <w:r w:rsidRPr="001D70E1">
        <w:rPr>
          <w:noProof/>
          <w:lang w:val="en-GB"/>
        </w:rPr>
        <w:t>, 2016)</w:t>
      </w:r>
      <w:r>
        <w:rPr>
          <w:lang w:val="en-GB"/>
        </w:rPr>
        <w:fldChar w:fldCharType="end"/>
      </w:r>
      <w:r>
        <w:rPr>
          <w:lang w:val="en-GB"/>
        </w:rPr>
        <w:t xml:space="preserve">. </w:t>
      </w:r>
      <w:r w:rsidR="000A103F">
        <w:rPr>
          <w:lang w:val="en-GB"/>
        </w:rPr>
        <w:t xml:space="preserve">Seed oil </w:t>
      </w:r>
      <w:r>
        <w:rPr>
          <w:lang w:val="en-GB"/>
        </w:rPr>
        <w:t>traits</w:t>
      </w:r>
      <w:r w:rsidR="000A103F">
        <w:rPr>
          <w:lang w:val="en-GB"/>
        </w:rPr>
        <w:t xml:space="preserve"> </w:t>
      </w:r>
      <w:r>
        <w:rPr>
          <w:lang w:val="en-GB"/>
        </w:rPr>
        <w:t xml:space="preserve">may </w:t>
      </w:r>
      <w:r w:rsidR="000A103F">
        <w:rPr>
          <w:lang w:val="en-GB"/>
        </w:rPr>
        <w:t xml:space="preserve">influence a wide range of biological functions and, as such, are crucial for plant adaptation </w:t>
      </w:r>
      <w:r w:rsidR="001B7A91">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mp; Decocq, 2016)","plainTextFormattedCitation":"(Levin, 1974; Sanyal &amp; Decocq, 2016)","previouslyFormattedCitation":"(Levin, 1974; Sanyal &amp; Decocq, 2016)"},"properties":{"noteIndex":0},"schema":"https://github.com/citation-style-language/schema/raw/master/csl-citation.json"}</w:instrText>
      </w:r>
      <w:r w:rsidR="001B7A91">
        <w:rPr>
          <w:lang w:val="en-GB"/>
        </w:rPr>
        <w:fldChar w:fldCharType="separate"/>
      </w:r>
      <w:r w:rsidR="001D70E1" w:rsidRPr="001D70E1">
        <w:rPr>
          <w:noProof/>
          <w:lang w:val="en-GB"/>
        </w:rPr>
        <w:t>(Levin, 1974; Sanyal &amp;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sidR="000A103F">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sidR="000A103F">
        <w:rPr>
          <w:lang w:val="en-GB"/>
        </w:rPr>
        <w:t xml:space="preserve"> </w:t>
      </w:r>
      <w:r w:rsidR="00227E92">
        <w:rPr>
          <w:lang w:val="en-GB"/>
        </w:rPr>
        <w:t>In the literature, t</w:t>
      </w:r>
      <w:r w:rsidR="005E402C">
        <w:rPr>
          <w:lang w:val="en-GB"/>
        </w:rPr>
        <w:t>here is a consensus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5A396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mp; Eastmond, 2012)","plainTextFormattedCitation":"(Ellis, 2006; Theodoulou &amp; Eastmond, 2012)","previouslyFormattedCitation":"(Ellis, 2006; Theodoulou &amp; Eastmond, 2012)"},"properties":{"noteIndex":0},"schema":"https://github.com/citation-style-language/schema/raw/master/csl-citation.json"}</w:instrText>
      </w:r>
      <w:r w:rsidR="00B9411F">
        <w:rPr>
          <w:lang w:val="en-GB"/>
        </w:rPr>
        <w:fldChar w:fldCharType="separate"/>
      </w:r>
      <w:r w:rsidR="001D70E1" w:rsidRPr="001D70E1">
        <w:rPr>
          <w:noProof/>
          <w:lang w:val="en-GB"/>
        </w:rPr>
        <w:t>(Ellis, 2006; Theodoulou &amp; Eastmond, 2012)</w:t>
      </w:r>
      <w:r w:rsidR="00B9411F">
        <w:rPr>
          <w:lang w:val="en-GB"/>
        </w:rPr>
        <w:fldChar w:fldCharType="end"/>
      </w:r>
      <w:r w:rsidR="005E402C">
        <w:rPr>
          <w:lang w:val="en-GB"/>
        </w:rPr>
        <w:t xml:space="preserve">. </w:t>
      </w:r>
      <w:r w:rsidR="003A4164">
        <w:rPr>
          <w:lang w:val="en-GB"/>
        </w:rPr>
        <w:t xml:space="preserve">In concordance with </w:t>
      </w:r>
      <w:r>
        <w:rPr>
          <w:lang w:val="en-GB"/>
        </w:rPr>
        <w:t>this trade-off</w:t>
      </w:r>
      <w:r w:rsidR="000A103F">
        <w:rPr>
          <w:lang w:val="en-GB"/>
        </w:rPr>
        <w:t>,</w:t>
      </w:r>
      <w:r w:rsidR="00720002">
        <w:rPr>
          <w:lang w:val="en-GB"/>
        </w:rPr>
        <w:t xml:space="preserve"> </w:t>
      </w:r>
      <w:r>
        <w:rPr>
          <w:lang w:val="en-GB"/>
        </w:rPr>
        <w:t>there could be indirect correlations between oil content and other seed traits and functions like</w:t>
      </w:r>
      <w:r w:rsidR="00720002">
        <w:rPr>
          <w:lang w:val="en-GB"/>
        </w:rPr>
        <w:t xml:space="preserve"> dispersal </w:t>
      </w:r>
      <w:r w:rsidR="00D82075">
        <w:rPr>
          <w:lang w:val="en-GB"/>
        </w:rPr>
        <w:fldChar w:fldCharType="begin" w:fldLock="1"/>
      </w:r>
      <w:r w:rsidR="005A3962">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t;i&gt;et al.&lt;/i&gt;, 1996)","plainTextFormattedCitation":"(Westoby et al., 1996)","previouslyFormattedCitation":"(Westoby &lt;i&gt;et al.&lt;/i&gt;, 1996)"},"properties":{"noteIndex":0},"schema":"https://github.com/citation-style-language/schema/raw/master/csl-citation.json"}</w:instrText>
      </w:r>
      <w:r w:rsidR="00D82075">
        <w:rPr>
          <w:lang w:val="en-GB"/>
        </w:rPr>
        <w:fldChar w:fldCharType="separate"/>
      </w:r>
      <w:r w:rsidR="001D70E1" w:rsidRPr="001D70E1">
        <w:rPr>
          <w:noProof/>
          <w:lang w:val="en-GB"/>
        </w:rPr>
        <w:t xml:space="preserve">(Westoby </w:t>
      </w:r>
      <w:r w:rsidR="001D70E1" w:rsidRPr="001D70E1">
        <w:rPr>
          <w:i/>
          <w:noProof/>
          <w:lang w:val="en-GB"/>
        </w:rPr>
        <w:t>et al.</w:t>
      </w:r>
      <w:r w:rsidR="001D70E1" w:rsidRPr="001D70E1">
        <w:rPr>
          <w:noProof/>
          <w:lang w:val="en-GB"/>
        </w:rPr>
        <w:t>, 1996)</w:t>
      </w:r>
      <w:r w:rsidR="00D82075">
        <w:rPr>
          <w:lang w:val="en-GB"/>
        </w:rPr>
        <w:fldChar w:fldCharType="end"/>
      </w:r>
      <w:r w:rsidR="00720002">
        <w:rPr>
          <w:lang w:val="en-GB"/>
        </w:rPr>
        <w:t xml:space="preserve"> and germination rate</w:t>
      </w:r>
      <w:r>
        <w:rPr>
          <w:lang w:val="en-GB"/>
        </w:rPr>
        <w:t>s</w:t>
      </w:r>
      <w:r w:rsidR="00720002">
        <w:rPr>
          <w:lang w:val="en-GB"/>
        </w:rPr>
        <w:t xml:space="preserv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 xml:space="preserve">. </w:t>
      </w:r>
      <w:r>
        <w:rPr>
          <w:lang w:val="en-GB"/>
        </w:rPr>
        <w:t>In other words</w:t>
      </w:r>
      <w:r w:rsidR="00720002">
        <w:rPr>
          <w:lang w:val="en-GB"/>
        </w:rPr>
        <w:t xml:space="preserve">, </w:t>
      </w:r>
      <w:r w:rsidR="000A103F">
        <w:rPr>
          <w:lang w:val="en-GB"/>
        </w:rPr>
        <w:t xml:space="preserve">selection could </w:t>
      </w:r>
      <w:r w:rsidR="000E4CC2">
        <w:rPr>
          <w:lang w:val="en-GB"/>
        </w:rPr>
        <w:t>act</w:t>
      </w:r>
      <w:r w:rsidR="000A103F">
        <w:rPr>
          <w:lang w:val="en-GB"/>
        </w:rPr>
        <w:t xml:space="preserve"> simultaneously on multiple seed traits </w:t>
      </w:r>
      <w:r w:rsidR="006E763A">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6E763A">
        <w:rPr>
          <w:lang w:val="en-GB"/>
        </w:rPr>
        <w:fldChar w:fldCharType="separate"/>
      </w:r>
      <w:r w:rsidR="001D70E1" w:rsidRPr="001D70E1">
        <w:rPr>
          <w:noProof/>
          <w:lang w:val="en-GB"/>
        </w:rPr>
        <w:t>(Sanyal &amp; Decocq, 2016)</w:t>
      </w:r>
      <w:r w:rsidR="006E763A">
        <w:rPr>
          <w:lang w:val="en-GB"/>
        </w:rPr>
        <w:fldChar w:fldCharType="end"/>
      </w:r>
      <w:r>
        <w:rPr>
          <w:lang w:val="en-GB"/>
        </w:rPr>
        <w:t>, revealing other ecological trade-offs</w:t>
      </w:r>
      <w:r w:rsidR="008C35C4">
        <w:rPr>
          <w:lang w:val="en-GB"/>
        </w:rPr>
        <w:t>.</w:t>
      </w:r>
      <w:r w:rsidR="000A103F">
        <w:rPr>
          <w:lang w:val="en-GB"/>
        </w:rPr>
        <w:t xml:space="preserve"> </w:t>
      </w:r>
      <w:r>
        <w:rPr>
          <w:lang w:val="en-GB"/>
        </w:rPr>
        <w:t>For example, p</w:t>
      </w:r>
      <w:r w:rsidR="000A103F">
        <w:rPr>
          <w:lang w:val="en-GB"/>
        </w:rPr>
        <w:t>revious studies have</w:t>
      </w:r>
      <w:r w:rsidR="006C59E2">
        <w:rPr>
          <w:lang w:val="en-GB"/>
        </w:rPr>
        <w:t xml:space="preserve"> </w:t>
      </w:r>
      <w:r w:rsidR="000A103F">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sidR="000A103F">
        <w:rPr>
          <w:lang w:val="en-GB"/>
        </w:rPr>
        <w:t xml:space="preserve">, meaning the ability of seeds to remain viable over </w:t>
      </w:r>
      <w:r w:rsidR="00D10154">
        <w:rPr>
          <w:lang w:val="en-GB"/>
        </w:rPr>
        <w:t>specific</w:t>
      </w:r>
      <w:r w:rsidR="000A103F">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sidR="000A103F">
        <w:rPr>
          <w:lang w:val="en-GB"/>
        </w:rPr>
        <w:t xml:space="preserve">. Secondary </w:t>
      </w:r>
      <w:r w:rsidR="000A00FC">
        <w:rPr>
          <w:lang w:val="en-GB"/>
        </w:rPr>
        <w:t>lipid oxidation</w:t>
      </w:r>
      <w:r w:rsidR="003C29F2">
        <w:rPr>
          <w:lang w:val="en-GB"/>
        </w:rPr>
        <w:t xml:space="preserve"> metabolites</w:t>
      </w:r>
      <w:r w:rsidR="000A103F">
        <w:rPr>
          <w:lang w:val="en-GB"/>
        </w:rPr>
        <w:t>,</w:t>
      </w:r>
      <w:r w:rsidR="000A00FC">
        <w:rPr>
          <w:lang w:val="en-GB"/>
        </w:rPr>
        <w:t xml:space="preserve"> needed</w:t>
      </w:r>
      <w:r w:rsidR="000A103F">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sidR="000A103F">
        <w:rPr>
          <w:lang w:val="en-GB"/>
        </w:rPr>
        <w:t xml:space="preserve">, the oxidation of </w:t>
      </w:r>
      <w:r w:rsidR="00871ADE">
        <w:rPr>
          <w:lang w:val="en-GB"/>
        </w:rPr>
        <w:t>unsaturated fatty acids</w:t>
      </w:r>
      <w:r w:rsidR="000A103F">
        <w:rPr>
          <w:lang w:val="en-GB"/>
        </w:rPr>
        <w:t xml:space="preserve"> contributes significantly to </w:t>
      </w:r>
      <w:r w:rsidR="000F42D5">
        <w:rPr>
          <w:lang w:val="en-GB"/>
        </w:rPr>
        <w:t>producing</w:t>
      </w:r>
      <w:r w:rsidR="000A103F">
        <w:rPr>
          <w:lang w:val="en-GB"/>
        </w:rPr>
        <w:t xml:space="preserve"> free radicals and subsequent attacks </w:t>
      </w:r>
      <w:r w:rsidR="00667C07">
        <w:rPr>
          <w:lang w:val="en-GB"/>
        </w:rPr>
        <w:t xml:space="preserve">by these radicals </w:t>
      </w:r>
      <w:r w:rsidR="00573981">
        <w:rPr>
          <w:lang w:val="en-GB"/>
        </w:rPr>
        <w:fldChar w:fldCharType="begin" w:fldLock="1"/>
      </w:r>
      <w:r w:rsidR="005A3962">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mp; Mattick, 1976)","plainTextFormattedCitation":"(Harman &amp; Mattick, 1976)","previouslyFormattedCitation":"(Harman &amp; Mattick, 1976)"},"properties":{"noteIndex":0},"schema":"https://github.com/citation-style-language/schema/raw/master/csl-citation.json"}</w:instrText>
      </w:r>
      <w:r w:rsidR="00573981">
        <w:rPr>
          <w:lang w:val="en-GB"/>
        </w:rPr>
        <w:fldChar w:fldCharType="separate"/>
      </w:r>
      <w:r w:rsidR="001D70E1" w:rsidRPr="001D70E1">
        <w:rPr>
          <w:noProof/>
          <w:lang w:val="en-GB"/>
        </w:rPr>
        <w:t>(Harman &amp; Mattick, 1976)</w:t>
      </w:r>
      <w:r w:rsidR="00573981">
        <w:rPr>
          <w:lang w:val="en-GB"/>
        </w:rPr>
        <w:fldChar w:fldCharType="end"/>
      </w:r>
      <w:r w:rsidR="000A103F">
        <w:rPr>
          <w:lang w:val="en-GB"/>
        </w:rPr>
        <w:t xml:space="preserve">. To prevent deleterious effects, oily seeds also store antioxidants, and </w:t>
      </w:r>
      <w:r w:rsidR="00152857">
        <w:rPr>
          <w:lang w:val="en-GB"/>
        </w:rPr>
        <w:t>studies</w:t>
      </w:r>
      <w:r w:rsidR="000A103F">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sidR="000A103F">
        <w:rPr>
          <w:lang w:val="en-GB"/>
        </w:rPr>
        <w:t xml:space="preserve">. </w:t>
      </w:r>
      <w:r w:rsidR="000A103F" w:rsidRPr="00E57437">
        <w:rPr>
          <w:lang w:val="en-GB"/>
        </w:rPr>
        <w:t xml:space="preserve">Accordingly, previous studies have found oily seeds to be more </w:t>
      </w:r>
      <w:r w:rsidR="00667C07" w:rsidRPr="00E57437">
        <w:rPr>
          <w:lang w:val="en-GB"/>
        </w:rPr>
        <w:t xml:space="preserve">prone </w:t>
      </w:r>
      <w:r w:rsidR="000A103F" w:rsidRPr="000E15A0">
        <w:rPr>
          <w:lang w:val="en-GB"/>
        </w:rPr>
        <w:t>to ageing</w:t>
      </w:r>
      <w:r w:rsidR="00CE424E" w:rsidRPr="000E15A0">
        <w:rPr>
          <w:lang w:val="en-GB"/>
        </w:rPr>
        <w:t xml:space="preserve"> </w:t>
      </w:r>
      <w:r w:rsidR="00CE424E" w:rsidRPr="00E57437">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CE424E" w:rsidRPr="00E57437">
        <w:rPr>
          <w:lang w:val="en-GB"/>
        </w:rPr>
        <w:fldChar w:fldCharType="separate"/>
      </w:r>
      <w:r w:rsidR="001D70E1" w:rsidRPr="001D70E1">
        <w:rPr>
          <w:noProof/>
          <w:lang w:val="en-GB"/>
        </w:rPr>
        <w:t xml:space="preserve">(Nagel &amp; Börner, 2010; Neto </w:t>
      </w:r>
      <w:r w:rsidR="001D70E1" w:rsidRPr="001D70E1">
        <w:rPr>
          <w:i/>
          <w:noProof/>
          <w:lang w:val="en-GB"/>
        </w:rPr>
        <w:t>et al.</w:t>
      </w:r>
      <w:r w:rsidR="001D70E1" w:rsidRPr="001D70E1">
        <w:rPr>
          <w:noProof/>
          <w:lang w:val="en-GB"/>
        </w:rPr>
        <w:t>, 2019)</w:t>
      </w:r>
      <w:r w:rsidR="00CE424E" w:rsidRPr="00E57437">
        <w:rPr>
          <w:lang w:val="en-GB"/>
        </w:rPr>
        <w:fldChar w:fldCharType="end"/>
      </w:r>
      <w:r w:rsidR="000A103F" w:rsidRPr="00E57437">
        <w:rPr>
          <w:lang w:val="en-GB"/>
        </w:rPr>
        <w:t xml:space="preserve">, and detailed studies, including oil composition, have also shown that a higher proportion of </w:t>
      </w:r>
      <w:r w:rsidR="00871ADE" w:rsidRPr="000E15A0">
        <w:rPr>
          <w:lang w:val="en-GB"/>
        </w:rPr>
        <w:t>unsaturated fatty acids</w:t>
      </w:r>
      <w:r w:rsidR="000A103F" w:rsidRPr="000E15A0">
        <w:rPr>
          <w:lang w:val="en-GB"/>
        </w:rPr>
        <w:t xml:space="preserve"> is associated with shorter longevity</w:t>
      </w:r>
      <w:r w:rsidR="007239A3" w:rsidRPr="000E15A0">
        <w:rPr>
          <w:lang w:val="en-GB"/>
        </w:rPr>
        <w:t xml:space="preserve"> </w:t>
      </w:r>
      <w:r w:rsidR="007239A3" w:rsidRPr="00E57437">
        <w:rPr>
          <w:lang w:val="en-GB"/>
        </w:rPr>
        <w:fldChar w:fldCharType="begin" w:fldLock="1"/>
      </w:r>
      <w:r w:rsidR="005D4103" w:rsidRPr="00E57437">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sidRPr="00E57437">
        <w:rPr>
          <w:lang w:val="en-GB"/>
        </w:rPr>
        <w:fldChar w:fldCharType="separate"/>
      </w:r>
      <w:r w:rsidR="007239A3" w:rsidRPr="00E57437">
        <w:rPr>
          <w:noProof/>
          <w:lang w:val="en-GB"/>
        </w:rPr>
        <w:t>(Hoekstra, 2005)</w:t>
      </w:r>
      <w:r w:rsidR="007239A3" w:rsidRPr="00E57437">
        <w:rPr>
          <w:lang w:val="en-GB"/>
        </w:rPr>
        <w:fldChar w:fldCharType="end"/>
      </w:r>
      <w:r w:rsidR="000A103F" w:rsidRPr="00E57437">
        <w:rPr>
          <w:lang w:val="en-GB"/>
        </w:rPr>
        <w:t>. Thus</w:t>
      </w:r>
      <w:r w:rsidR="000A103F">
        <w:rPr>
          <w:lang w:val="en-GB"/>
        </w:rPr>
        <w:t>,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sidR="000A103F">
        <w:rPr>
          <w:lang w:val="en-GB"/>
        </w:rPr>
        <w:t xml:space="preserve">. Further investigations on the effects of seed oil content and composition on longevity are </w:t>
      </w:r>
      <w:r w:rsidR="00DC3DE4">
        <w:rPr>
          <w:lang w:val="en-GB"/>
        </w:rPr>
        <w:t xml:space="preserve">therefore </w:t>
      </w:r>
      <w:r w:rsidR="000A103F">
        <w:rPr>
          <w:lang w:val="en-GB"/>
        </w:rPr>
        <w:t>desirable</w:t>
      </w:r>
      <w:r w:rsidR="005D4103">
        <w:rPr>
          <w:lang w:val="en-GB"/>
        </w:rPr>
        <w:t xml:space="preserve"> </w:t>
      </w:r>
      <w:r w:rsidR="005D4103">
        <w:rPr>
          <w:lang w:val="en-GB"/>
        </w:rPr>
        <w:fldChar w:fldCharType="begin" w:fldLock="1"/>
      </w:r>
      <w:r w:rsidR="005A3962">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mp; Dickie, 2003)","plainTextFormattedCitation":"(Pritchard &amp; Dickie, 2003)","previouslyFormattedCitation":"(Pritchard &amp; Dickie, 2003)"},"properties":{"noteIndex":0},"schema":"https://github.com/citation-style-language/schema/raw/master/csl-citation.json"}</w:instrText>
      </w:r>
      <w:r w:rsidR="005D4103">
        <w:rPr>
          <w:lang w:val="en-GB"/>
        </w:rPr>
        <w:fldChar w:fldCharType="separate"/>
      </w:r>
      <w:r w:rsidR="001D70E1" w:rsidRPr="001D70E1">
        <w:rPr>
          <w:noProof/>
          <w:lang w:val="en-GB"/>
        </w:rPr>
        <w:t>(Pritchard &amp; Dickie, 2003)</w:t>
      </w:r>
      <w:r w:rsidR="005D4103">
        <w:rPr>
          <w:lang w:val="en-GB"/>
        </w:rPr>
        <w:fldChar w:fldCharType="end"/>
      </w:r>
      <w:r w:rsidR="002918FC">
        <w:rPr>
          <w:lang w:val="en-GB"/>
        </w:rPr>
        <w:t xml:space="preserve"> but</w:t>
      </w:r>
      <w:r w:rsidR="000A103F">
        <w:rPr>
          <w:lang w:val="en-GB"/>
        </w:rPr>
        <w:t xml:space="preserve"> are lacking for </w:t>
      </w:r>
      <w:r w:rsidR="00296E66">
        <w:rPr>
          <w:lang w:val="en-GB"/>
        </w:rPr>
        <w:t>most</w:t>
      </w:r>
      <w:r w:rsidR="000A103F">
        <w:rPr>
          <w:lang w:val="en-GB"/>
        </w:rPr>
        <w:t xml:space="preserve"> wild species.</w:t>
      </w:r>
      <w:r w:rsidR="006C0DCA">
        <w:rPr>
          <w:lang w:val="en-GB"/>
        </w:rPr>
        <w:t xml:space="preserve"> </w:t>
      </w:r>
    </w:p>
    <w:p w14:paraId="37DFD6E6" w14:textId="21C707A9" w:rsidR="001002A7" w:rsidRDefault="008B3E4C" w:rsidP="00FD43D2">
      <w:pPr>
        <w:spacing w:line="360" w:lineRule="auto"/>
        <w:ind w:firstLine="720"/>
        <w:jc w:val="both"/>
        <w:rPr>
          <w:lang w:val="en-GB"/>
        </w:rPr>
      </w:pPr>
      <w:r>
        <w:rPr>
          <w:lang w:val="en-GB"/>
        </w:rPr>
        <w:lastRenderedPageBreak/>
        <w:t>Another key process</w:t>
      </w:r>
      <w:r w:rsidR="00372604">
        <w:rPr>
          <w:lang w:val="en-GB"/>
        </w:rPr>
        <w:t xml:space="preserve"> in </w:t>
      </w:r>
      <w:r w:rsidR="006E7D66">
        <w:rPr>
          <w:lang w:val="en-GB"/>
        </w:rPr>
        <w:t xml:space="preserve">seed </w:t>
      </w:r>
      <w:r w:rsidR="00372604">
        <w:rPr>
          <w:lang w:val="en-GB"/>
        </w:rPr>
        <w:t>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5A3962">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lt;i&gt;et al.&lt;/i&gt;, 2010)","plainTextFormattedCitation":"(Nonogaki et al., 2010)","previouslyFormattedCitation":"(Nonogaki &lt;i&gt;et al.&lt;/i&gt;, 2010)"},"properties":{"noteIndex":0},"schema":"https://github.com/citation-style-language/schema/raw/master/csl-citation.json"}</w:instrText>
      </w:r>
      <w:r w:rsidR="00925210">
        <w:rPr>
          <w:lang w:val="en-GB"/>
        </w:rPr>
        <w:fldChar w:fldCharType="separate"/>
      </w:r>
      <w:r w:rsidR="001D70E1" w:rsidRPr="001D70E1">
        <w:rPr>
          <w:noProof/>
          <w:lang w:val="en-GB"/>
        </w:rPr>
        <w:t xml:space="preserve">(Nonogaki </w:t>
      </w:r>
      <w:r w:rsidR="001D70E1" w:rsidRPr="001D70E1">
        <w:rPr>
          <w:i/>
          <w:noProof/>
          <w:lang w:val="en-GB"/>
        </w:rPr>
        <w:t>et al.</w:t>
      </w:r>
      <w:r w:rsidR="001D70E1" w:rsidRPr="001D70E1">
        <w:rPr>
          <w:noProof/>
          <w:lang w:val="en-GB"/>
        </w:rPr>
        <w:t>,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5A3962">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076368">
        <w:rPr>
          <w:lang w:val="en-GB"/>
        </w:rPr>
        <w:fldChar w:fldCharType="separate"/>
      </w:r>
      <w:r w:rsidR="001D70E1" w:rsidRPr="001D70E1">
        <w:rPr>
          <w:noProof/>
          <w:lang w:val="en-GB"/>
        </w:rPr>
        <w:t xml:space="preserve">(Gardarin </w:t>
      </w:r>
      <w:r w:rsidR="001D70E1" w:rsidRPr="001D70E1">
        <w:rPr>
          <w:i/>
          <w:noProof/>
          <w:lang w:val="en-GB"/>
        </w:rPr>
        <w:t>et al.</w:t>
      </w:r>
      <w:r w:rsidR="001D70E1" w:rsidRPr="001D70E1">
        <w:rPr>
          <w:noProof/>
          <w:lang w:val="en-GB"/>
        </w:rPr>
        <w:t>,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 xml:space="preserve">higher competition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w:t>
      </w:r>
      <w:r w:rsidR="00FC129D">
        <w:rPr>
          <w:lang w:val="en-GB"/>
        </w:rPr>
        <w:t>It</w:t>
      </w:r>
      <w:r w:rsidR="00BD569C">
        <w:rPr>
          <w:lang w:val="en-GB"/>
        </w:rPr>
        <w:t xml:space="preserve"> has also been reported that due to the different fatty </w:t>
      </w:r>
      <w:r w:rsidR="00AE4E78">
        <w:rPr>
          <w:lang w:val="en-GB"/>
        </w:rPr>
        <w:t>acid</w:t>
      </w:r>
      <w:r w:rsidR="00BD569C">
        <w:rPr>
          <w:lang w:val="en-GB"/>
        </w:rPr>
        <w:t xml:space="preserve"> melting points</w:t>
      </w:r>
      <w:r w:rsidR="00DE668D">
        <w:rPr>
          <w:lang w:val="en-GB"/>
        </w:rPr>
        <w:t>, under 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r w:rsidR="0011498C">
        <w:rPr>
          <w:lang w:val="en-GB"/>
        </w:rPr>
        <w:t xml:space="preserve"> These results suggest that seed oil content and composition may impact the regeneration niche of species along ecological gradients. </w:t>
      </w:r>
      <w:r w:rsidR="002B293D">
        <w:rPr>
          <w:lang w:val="en-GB"/>
        </w:rPr>
        <w:t xml:space="preserve">In </w:t>
      </w:r>
      <w:r w:rsidR="00296E66">
        <w:rPr>
          <w:lang w:val="en-GB"/>
        </w:rPr>
        <w:t>a pioneering study on wild species</w:t>
      </w:r>
      <w:r w:rsidR="002B293D">
        <w:rPr>
          <w:lang w:val="en-GB"/>
        </w:rPr>
        <w:t xml:space="preserve">, Levin (1974) found significant seed oil content variations depending on habitat type (oil </w:t>
      </w:r>
      <w:r w:rsidR="00D82773">
        <w:rPr>
          <w:lang w:val="en-GB"/>
        </w:rPr>
        <w:t xml:space="preserve">content </w:t>
      </w:r>
      <w:r w:rsidR="002B293D">
        <w:rPr>
          <w:lang w:val="en-GB"/>
        </w:rPr>
        <w:t xml:space="preserve">increased </w:t>
      </w:r>
      <w:r w:rsidR="0042798E">
        <w:rPr>
          <w:lang w:val="en-GB"/>
        </w:rPr>
        <w:t xml:space="preserve">in </w:t>
      </w:r>
      <w:r w:rsidR="005A6AD8">
        <w:rPr>
          <w:lang w:val="en-GB"/>
        </w:rPr>
        <w:t>woodlands</w:t>
      </w:r>
      <w:r w:rsidR="002B293D">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sidR="002B293D">
        <w:rPr>
          <w:lang w:val="en-GB"/>
        </w:rPr>
        <w:t xml:space="preserve">. However, a more recent study found a </w:t>
      </w:r>
      <w:r w:rsidR="00630BFE">
        <w:rPr>
          <w:lang w:val="en-GB"/>
        </w:rPr>
        <w:t xml:space="preserve">general </w:t>
      </w:r>
      <w:r w:rsidR="002B293D">
        <w:rPr>
          <w:lang w:val="en-GB"/>
        </w:rPr>
        <w:t>latitudinal gradient</w:t>
      </w:r>
      <w:r w:rsidR="00113606">
        <w:rPr>
          <w:lang w:val="en-GB"/>
        </w:rPr>
        <w:t xml:space="preserve">, </w:t>
      </w:r>
      <w:r w:rsidR="002B293D">
        <w:rPr>
          <w:lang w:val="en-GB"/>
        </w:rPr>
        <w:t>with higher seed oil content in tropical plants compared to temperate plants</w:t>
      </w:r>
      <w:r w:rsidR="00BD0559">
        <w:rPr>
          <w:lang w:val="en-GB"/>
        </w:rPr>
        <w:t xml:space="preserve"> </w:t>
      </w:r>
      <w:r w:rsidR="00BD0559">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BD0559">
        <w:rPr>
          <w:lang w:val="en-GB"/>
        </w:rPr>
        <w:fldChar w:fldCharType="separate"/>
      </w:r>
      <w:r w:rsidR="001D70E1" w:rsidRPr="001D70E1">
        <w:rPr>
          <w:noProof/>
          <w:lang w:val="en-GB"/>
        </w:rPr>
        <w:t>(Sanyal &amp; Decocq, 2016)</w:t>
      </w:r>
      <w:r w:rsidR="00BD0559">
        <w:rPr>
          <w:lang w:val="en-GB"/>
        </w:rPr>
        <w:fldChar w:fldCharType="end"/>
      </w:r>
      <w:r w:rsidR="00A52439">
        <w:rPr>
          <w:lang w:val="en-GB"/>
        </w:rPr>
        <w:t>.</w:t>
      </w:r>
      <w:r w:rsidR="002B293D">
        <w:rPr>
          <w:lang w:val="en-GB"/>
        </w:rPr>
        <w:t xml:space="preserve"> </w:t>
      </w:r>
      <w:r w:rsidR="00A52439">
        <w:rPr>
          <w:lang w:val="en-GB"/>
        </w:rPr>
        <w:t>I</w:t>
      </w:r>
      <w:r w:rsidR="002B293D">
        <w:rPr>
          <w:lang w:val="en-GB"/>
        </w:rPr>
        <w:t xml:space="preserve">n the tropics, seeds need higher energy to </w:t>
      </w:r>
      <w:r w:rsidR="00587080">
        <w:rPr>
          <w:lang w:val="en-GB"/>
        </w:rPr>
        <w:t xml:space="preserve">germinate fast and </w:t>
      </w:r>
      <w:r w:rsidR="002B293D">
        <w:rPr>
          <w:lang w:val="en-GB"/>
        </w:rPr>
        <w:t xml:space="preserve">survive the first life stages with high competition </w:t>
      </w:r>
      <w:r w:rsidR="00754CC6">
        <w:rPr>
          <w:lang w:val="en-GB"/>
        </w:rPr>
        <w:t>for light</w:t>
      </w:r>
      <w:r w:rsidR="002B293D">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sidR="002B293D">
        <w:rPr>
          <w:lang w:val="en-GB"/>
        </w:rPr>
        <w:t xml:space="preserve">. </w:t>
      </w:r>
      <w:r w:rsidR="0011498C">
        <w:rPr>
          <w:lang w:val="en-GB"/>
        </w:rPr>
        <w:t xml:space="preserve">The same study found relevant gradients in </w:t>
      </w:r>
      <w:r w:rsidR="002B293D">
        <w:rPr>
          <w:lang w:val="en-GB"/>
        </w:rPr>
        <w:t xml:space="preserve">oil composition, with </w:t>
      </w:r>
      <w:r w:rsidR="00335DC7">
        <w:rPr>
          <w:lang w:val="en-GB"/>
        </w:rPr>
        <w:t>saturated fatty acids</w:t>
      </w:r>
      <w:r w:rsidR="002B293D">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879FE">
        <w:rPr>
          <w:lang w:val="en-GB"/>
        </w:rPr>
        <w:fldChar w:fldCharType="separate"/>
      </w:r>
      <w:r w:rsidR="001D70E1" w:rsidRPr="001D70E1">
        <w:rPr>
          <w:noProof/>
          <w:lang w:val="en-GB"/>
        </w:rPr>
        <w:t>(Sanyal &amp; Decocq, 2016)</w:t>
      </w:r>
      <w:r w:rsidR="003879FE">
        <w:rPr>
          <w:lang w:val="en-GB"/>
        </w:rPr>
        <w:fldChar w:fldCharType="end"/>
      </w:r>
      <w:r w:rsidR="002B293D">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sidR="002B293D">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E73607">
        <w:rPr>
          <w:lang w:val="en-GB"/>
        </w:rPr>
        <w:fldChar w:fldCharType="separate"/>
      </w:r>
      <w:r w:rsidR="001D70E1" w:rsidRPr="001D70E1">
        <w:rPr>
          <w:noProof/>
          <w:lang w:val="en-GB"/>
        </w:rPr>
        <w:t>(Piper &amp;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E73607">
        <w:rPr>
          <w:lang w:val="en-GB"/>
        </w:rPr>
        <w:fldChar w:fldCharType="separate"/>
      </w:r>
      <w:r w:rsidR="001D70E1" w:rsidRPr="001D70E1">
        <w:rPr>
          <w:noProof/>
          <w:lang w:val="en-GB"/>
        </w:rPr>
        <w:t>(Sanyal &amp; Linder, 2013)</w:t>
      </w:r>
      <w:r w:rsidR="00E73607">
        <w:rPr>
          <w:lang w:val="en-GB"/>
        </w:rPr>
        <w:fldChar w:fldCharType="end"/>
      </w:r>
      <w:r w:rsidR="00E73607">
        <w:rPr>
          <w:lang w:val="en-GB"/>
        </w:rPr>
        <w:t xml:space="preserve">. </w:t>
      </w:r>
      <w:r w:rsidR="00242163">
        <w:rPr>
          <w:lang w:val="en-GB"/>
        </w:rPr>
        <w:t>Additionally, t</w:t>
      </w:r>
      <w:r w:rsidR="002B293D">
        <w:rPr>
          <w:lang w:val="en-GB"/>
        </w:rPr>
        <w:t xml:space="preserve">he different </w:t>
      </w:r>
      <w:r w:rsidR="00AF135E">
        <w:rPr>
          <w:lang w:val="en-GB"/>
        </w:rPr>
        <w:t>fatty acid</w:t>
      </w:r>
      <w:r w:rsidR="002B293D">
        <w:rPr>
          <w:lang w:val="en-GB"/>
        </w:rPr>
        <w:t xml:space="preserve"> melting points </w:t>
      </w:r>
      <w:r w:rsidR="00242163">
        <w:rPr>
          <w:lang w:val="en-GB"/>
        </w:rPr>
        <w:t>can give a complementary explanation</w:t>
      </w:r>
      <w:r w:rsidR="002B293D">
        <w:rPr>
          <w:lang w:val="en-GB"/>
        </w:rPr>
        <w:t xml:space="preserve">. At higher latitudes (cooler temperatures), seeds with higher </w:t>
      </w:r>
      <w:r w:rsidR="00335DC7">
        <w:rPr>
          <w:lang w:val="en-GB"/>
        </w:rPr>
        <w:t>unsaturated fatty acids</w:t>
      </w:r>
      <w:r w:rsidR="002B293D">
        <w:rPr>
          <w:lang w:val="en-GB"/>
        </w:rPr>
        <w:t xml:space="preserve"> proportions</w:t>
      </w:r>
      <w:r w:rsidR="00FC129D">
        <w:rPr>
          <w:lang w:val="en-GB"/>
        </w:rPr>
        <w:t xml:space="preserve"> (and</w:t>
      </w:r>
      <w:r w:rsidR="002B293D">
        <w:rPr>
          <w:lang w:val="en-GB"/>
        </w:rPr>
        <w:t xml:space="preserve"> a lower melting point</w:t>
      </w:r>
      <w:r w:rsidR="00FC129D">
        <w:rPr>
          <w:lang w:val="en-GB"/>
        </w:rPr>
        <w:t>)</w:t>
      </w:r>
      <w:r w:rsidR="002B293D">
        <w:rPr>
          <w:lang w:val="en-GB"/>
        </w:rPr>
        <w:t xml:space="preserve"> can access the energy stored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sidR="002B293D">
        <w:rPr>
          <w:lang w:val="en-GB"/>
        </w:rPr>
        <w:t xml:space="preserve">. At lower latitudes (higher temperatures), seeds do not have </w:t>
      </w:r>
      <w:r w:rsidR="00FC3532">
        <w:rPr>
          <w:lang w:val="en-GB"/>
        </w:rPr>
        <w:t xml:space="preserve">a </w:t>
      </w:r>
      <w:r w:rsidR="002B293D">
        <w:rPr>
          <w:lang w:val="en-GB"/>
        </w:rPr>
        <w:t xml:space="preserve">temperature limitation to access higher </w:t>
      </w:r>
      <w:r w:rsidR="00335DC7">
        <w:rPr>
          <w:lang w:val="en-GB"/>
        </w:rPr>
        <w:t>saturated fatty acids</w:t>
      </w:r>
      <w:r w:rsidR="002B293D">
        <w:rPr>
          <w:lang w:val="en-GB"/>
        </w:rPr>
        <w:t xml:space="preserve"> energy resources with higher melting points </w:t>
      </w:r>
      <w:r w:rsidR="00F4145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Decocq, 2016)</w:t>
      </w:r>
      <w:r w:rsidR="00F4145E">
        <w:rPr>
          <w:lang w:val="en-GB"/>
        </w:rPr>
        <w:fldChar w:fldCharType="end"/>
      </w:r>
      <w:r w:rsidR="002B293D">
        <w:rPr>
          <w:lang w:val="en-GB"/>
        </w:rPr>
        <w:t>. Consequently, seed oil content and composition seem to be under strong selection by temperature at both micro- and macro-</w:t>
      </w:r>
      <w:r w:rsidR="00046CA6">
        <w:rPr>
          <w:lang w:val="en-GB"/>
        </w:rPr>
        <w:t xml:space="preserve">ecological </w:t>
      </w:r>
      <w:r w:rsidR="002B293D">
        <w:rPr>
          <w:lang w:val="en-GB"/>
        </w:rPr>
        <w:t xml:space="preserve">levels </w:t>
      </w:r>
      <w:r w:rsidR="00F4145E">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Linder, 2013; Sanyal &amp; Decocq, 2016)","plainTextFormattedCitation":"(Sanyal &amp; Linder, 2013; Sanyal &amp; Decocq, 2016)","previouslyFormattedCitation":"(Sanyal &amp; Linder, 2013; 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Linder, 2013; Sanyal &amp; Decocq, 2016)</w:t>
      </w:r>
      <w:r w:rsidR="00F4145E">
        <w:rPr>
          <w:lang w:val="en-GB"/>
        </w:rPr>
        <w:fldChar w:fldCharType="end"/>
      </w:r>
      <w:r w:rsidR="002B293D">
        <w:rPr>
          <w:lang w:val="en-GB"/>
        </w:rPr>
        <w:t>.</w:t>
      </w:r>
    </w:p>
    <w:p w14:paraId="35971EA9" w14:textId="68F1507A" w:rsidR="001F45AE" w:rsidRDefault="00B3140E" w:rsidP="001F45AE">
      <w:pPr>
        <w:spacing w:line="360" w:lineRule="auto"/>
        <w:jc w:val="both"/>
        <w:rPr>
          <w:lang w:val="en-GB"/>
        </w:rPr>
      </w:pPr>
      <w:r>
        <w:rPr>
          <w:noProof/>
          <w:lang w:val="ca-ES" w:eastAsia="ca-ES"/>
        </w:rPr>
        <w:lastRenderedPageBreak/>
        <w:drawing>
          <wp:inline distT="0" distB="0" distL="0" distR="0" wp14:anchorId="0DB14D23" wp14:editId="3538D287">
            <wp:extent cx="5136022" cy="2674961"/>
            <wp:effectExtent l="0" t="0" r="7620" b="0"/>
            <wp:docPr id="4720113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37862" cy="2675919"/>
                    </a:xfrm>
                    <a:prstGeom prst="rect">
                      <a:avLst/>
                    </a:prstGeom>
                    <a:noFill/>
                    <a:ln>
                      <a:noFill/>
                    </a:ln>
                  </pic:spPr>
                </pic:pic>
              </a:graphicData>
            </a:graphic>
          </wp:inline>
        </w:drawing>
      </w:r>
    </w:p>
    <w:p w14:paraId="509B4D72" w14:textId="17497C18" w:rsidR="00FC129D" w:rsidRDefault="001F45AE" w:rsidP="008D1F58">
      <w:pPr>
        <w:spacing w:line="360" w:lineRule="auto"/>
        <w:jc w:val="both"/>
        <w:rPr>
          <w:lang w:val="en-GB"/>
        </w:rPr>
      </w:pPr>
      <w:r>
        <w:rPr>
          <w:lang w:val="en-GB"/>
        </w:rPr>
        <w:t>Figure 1</w:t>
      </w:r>
      <w:r w:rsidR="00071302">
        <w:rPr>
          <w:lang w:val="en-GB"/>
        </w:rPr>
        <w:t xml:space="preserve">. </w:t>
      </w:r>
      <w:r w:rsidR="00B3140E">
        <w:rPr>
          <w:lang w:val="en-GB"/>
        </w:rPr>
        <w:t>(</w:t>
      </w:r>
      <w:r w:rsidR="00B77CF8" w:rsidRPr="00B77CF8">
        <w:rPr>
          <w:b/>
          <w:bCs/>
          <w:lang w:val="en-GB"/>
        </w:rPr>
        <w:t>a</w:t>
      </w:r>
      <w:r w:rsidR="00EB7F4B">
        <w:rPr>
          <w:lang w:val="en-GB"/>
        </w:rPr>
        <w:t>)</w:t>
      </w:r>
      <w:r w:rsidR="00A42EE2">
        <w:rPr>
          <w:lang w:val="en-GB"/>
        </w:rPr>
        <w:t xml:space="preserve"> </w:t>
      </w:r>
      <w:r w:rsidR="004E5F1F">
        <w:rPr>
          <w:lang w:val="en-GB"/>
        </w:rPr>
        <w:t>Fatty acid biochemical properties</w:t>
      </w:r>
      <w:r w:rsidR="00B77CF8">
        <w:rPr>
          <w:lang w:val="en-GB"/>
        </w:rPr>
        <w:t>;</w:t>
      </w:r>
      <w:r w:rsidR="0048577E">
        <w:rPr>
          <w:lang w:val="en-GB"/>
        </w:rPr>
        <w:t xml:space="preserve"> </w:t>
      </w:r>
      <w:r w:rsidR="00B3140E">
        <w:rPr>
          <w:lang w:val="en-GB"/>
        </w:rPr>
        <w:t>(</w:t>
      </w:r>
      <w:r w:rsidR="00B77CF8" w:rsidRPr="00B77CF8">
        <w:rPr>
          <w:b/>
          <w:bCs/>
          <w:lang w:val="en-GB"/>
        </w:rPr>
        <w:t>b</w:t>
      </w:r>
      <w:r w:rsidR="00A42EE2">
        <w:rPr>
          <w:lang w:val="en-GB"/>
        </w:rPr>
        <w:t xml:space="preserve">)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patterns expected in our study.</w:t>
      </w:r>
    </w:p>
    <w:p w14:paraId="00FD6142" w14:textId="54B899AC"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seed oil </w:t>
      </w:r>
      <w:r w:rsidR="00FC129D">
        <w:rPr>
          <w:lang w:val="en-GB"/>
        </w:rPr>
        <w:t>traits</w:t>
      </w:r>
      <w:r>
        <w:rPr>
          <w:lang w:val="en-GB"/>
        </w:rPr>
        <w:t xml:space="preserve"> in a regional alpine flora. Alpine ecosystems are unique laboratories to explore seed oil</w:t>
      </w:r>
      <w:r w:rsidR="0011498C">
        <w:rPr>
          <w:lang w:val="en-GB"/>
        </w:rPr>
        <w:t xml:space="preserve"> traits</w:t>
      </w:r>
      <w:r>
        <w:rPr>
          <w:lang w:val="en-GB"/>
        </w:rPr>
        <w:t xml:space="preserve">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CB45A1">
        <w:rPr>
          <w:lang w:val="en-GB"/>
        </w:rPr>
        <w:fldChar w:fldCharType="separate"/>
      </w:r>
      <w:r w:rsidR="00C663D5" w:rsidRPr="00C663D5">
        <w:rPr>
          <w:noProof/>
          <w:lang w:val="en-GB"/>
        </w:rPr>
        <w:t>(Körner, 2021)</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variation across </w:t>
      </w:r>
      <w:r w:rsidR="0011498C">
        <w:rPr>
          <w:lang w:val="en-GB"/>
        </w:rPr>
        <w:t xml:space="preserve">microclimatic </w:t>
      </w:r>
      <w:r w:rsidR="005A1FA7">
        <w:rPr>
          <w:lang w:val="en-GB"/>
        </w:rPr>
        <w:t xml:space="preserve">gradients </w:t>
      </w:r>
      <w:r w:rsidR="00CB45A1">
        <w:rPr>
          <w:lang w:val="en-GB"/>
        </w:rPr>
        <w:fldChar w:fldCharType="begin" w:fldLock="1"/>
      </w:r>
      <w:r w:rsidR="005A3962">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CB45A1">
        <w:rPr>
          <w:lang w:val="en-GB"/>
        </w:rPr>
        <w:fldChar w:fldCharType="separate"/>
      </w:r>
      <w:r w:rsidR="001D70E1" w:rsidRPr="001D70E1">
        <w:rPr>
          <w:noProof/>
          <w:lang w:val="en-GB"/>
        </w:rPr>
        <w:t>(Scherrer &amp; Körner, 2011</w:t>
      </w:r>
      <w:r w:rsidR="008D1F58">
        <w:rPr>
          <w:noProof/>
          <w:lang w:val="en-GB"/>
        </w:rPr>
        <w:t xml:space="preserve">, </w:t>
      </w:r>
      <w:r w:rsidR="008D1F58" w:rsidRPr="00CC2668">
        <w:rPr>
          <w:noProof/>
          <w:lang w:val="en-GB"/>
        </w:rPr>
        <w:t xml:space="preserve">Jiménez-Alfaro </w:t>
      </w:r>
      <w:r w:rsidR="008D1F58" w:rsidRPr="00CC2668">
        <w:rPr>
          <w:i/>
          <w:noProof/>
          <w:lang w:val="en-GB"/>
        </w:rPr>
        <w:t>et al.</w:t>
      </w:r>
      <w:r w:rsidR="008D1F58" w:rsidRPr="00CC2668">
        <w:rPr>
          <w:noProof/>
          <w:lang w:val="en-GB"/>
        </w:rPr>
        <w:t>, 2024</w:t>
      </w:r>
      <w:r w:rsidR="001D70E1" w:rsidRPr="001D70E1">
        <w:rPr>
          <w:noProof/>
          <w:lang w:val="en-GB"/>
        </w:rPr>
        <w:t>)</w:t>
      </w:r>
      <w:r w:rsidR="00CB45A1">
        <w:rPr>
          <w:lang w:val="en-GB"/>
        </w:rPr>
        <w:fldChar w:fldCharType="end"/>
      </w:r>
      <w:r w:rsidR="005A1FA7">
        <w:rPr>
          <w:lang w:val="en-GB"/>
        </w:rPr>
        <w:t xml:space="preserve">. </w:t>
      </w:r>
      <w:r w:rsidR="00FC129D">
        <w:rPr>
          <w:lang w:val="en-GB"/>
        </w:rPr>
        <w:t>In temperate regions,</w:t>
      </w:r>
      <w:r w:rsidR="0011498C">
        <w:rPr>
          <w:lang w:val="en-GB"/>
        </w:rPr>
        <w:t xml:space="preserve"> alpine species are generally known for having average-sized seeds </w:t>
      </w:r>
      <w:r w:rsidR="0011498C">
        <w:rPr>
          <w:lang w:val="en-GB"/>
        </w:rPr>
        <w:fldChar w:fldCharType="begin" w:fldLock="1"/>
      </w:r>
      <w:r w:rsidR="0011498C">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11498C">
        <w:rPr>
          <w:lang w:val="en-GB"/>
        </w:rPr>
        <w:fldChar w:fldCharType="separate"/>
      </w:r>
      <w:r w:rsidR="0011498C" w:rsidRPr="00C663D5">
        <w:rPr>
          <w:noProof/>
          <w:lang w:val="en-GB"/>
        </w:rPr>
        <w:t>(Körner, 2021)</w:t>
      </w:r>
      <w:r w:rsidR="0011498C">
        <w:rPr>
          <w:lang w:val="en-GB"/>
        </w:rPr>
        <w:fldChar w:fldCharType="end"/>
      </w:r>
      <w:r w:rsidR="0011498C">
        <w:rPr>
          <w:lang w:val="en-GB"/>
        </w:rPr>
        <w:t xml:space="preserve">, short longevity </w:t>
      </w:r>
      <w:r w:rsidR="0011498C">
        <w:fldChar w:fldCharType="begin" w:fldLock="1"/>
      </w:r>
      <w:r w:rsidR="0011498C">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properties":{"noteIndex":0},"schema":"https://github.com/citation-style-language/schema/raw/master/csl-citation.json"}</w:instrText>
      </w:r>
      <w:r w:rsidR="0011498C">
        <w:fldChar w:fldCharType="separate"/>
      </w:r>
      <w:r w:rsidR="0011498C" w:rsidRPr="003F25A5">
        <w:rPr>
          <w:noProof/>
        </w:rPr>
        <w:t xml:space="preserve">(Mondoni </w:t>
      </w:r>
      <w:r w:rsidR="0011498C" w:rsidRPr="003F25A5">
        <w:rPr>
          <w:i/>
          <w:noProof/>
        </w:rPr>
        <w:t>et al.</w:t>
      </w:r>
      <w:r w:rsidR="0011498C" w:rsidRPr="003F25A5">
        <w:rPr>
          <w:noProof/>
        </w:rPr>
        <w:t>, 2011)</w:t>
      </w:r>
      <w:r w:rsidR="0011498C">
        <w:fldChar w:fldCharType="end"/>
      </w:r>
      <w:r w:rsidR="0011498C">
        <w:t>, and</w:t>
      </w:r>
      <w:r w:rsidR="0011498C">
        <w:rPr>
          <w:lang w:val="en-GB"/>
        </w:rPr>
        <w:t xml:space="preserve"> delayed germination phenology</w:t>
      </w:r>
      <w:r w:rsidR="00654BBC">
        <w:rPr>
          <w:lang w:val="en-GB"/>
        </w:rPr>
        <w:t xml:space="preserve"> (</w:t>
      </w:r>
      <w:r w:rsidR="00654BBC" w:rsidRPr="005A3962">
        <w:rPr>
          <w:noProof/>
        </w:rPr>
        <w:t xml:space="preserve">Espinosa del Alba </w:t>
      </w:r>
      <w:r w:rsidR="00654BBC" w:rsidRPr="005A3962">
        <w:rPr>
          <w:i/>
          <w:noProof/>
        </w:rPr>
        <w:t>et al.</w:t>
      </w:r>
      <w:r w:rsidR="00654BBC" w:rsidRPr="005A3962">
        <w:rPr>
          <w:noProof/>
        </w:rPr>
        <w:t>, 2024</w:t>
      </w:r>
      <w:r w:rsidR="00654BBC">
        <w:rPr>
          <w:lang w:val="en-GB"/>
        </w:rPr>
        <w:t>)</w:t>
      </w:r>
      <w:r w:rsidR="0011498C">
        <w:rPr>
          <w:lang w:val="en-GB"/>
        </w:rPr>
        <w:t xml:space="preserve"> due to physiological dormancy </w:t>
      </w:r>
      <w:r w:rsidR="0011498C">
        <w:rPr>
          <w:lang w:val="en-GB"/>
        </w:rPr>
        <w:fldChar w:fldCharType="begin" w:fldLock="1"/>
      </w:r>
      <w:r w:rsidR="0011498C">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lt;i&gt;et al.&lt;/i&gt;, 2024)","plainTextFormattedCitation":"(Fernández-Pascual et al., 2021; Espinosa del Alba et al., 2024)","previouslyFormattedCitation":"(Fernández-Pascual &lt;i&gt;et al.&lt;/i&gt;, 2021; Espinosa del Alba &lt;i&gt;et al.&lt;/i&gt;, 2024)"},"properties":{"noteIndex":0},"schema":"https://github.com/citation-style-language/schema/raw/master/csl-citation.json"}</w:instrText>
      </w:r>
      <w:r w:rsidR="0011498C">
        <w:rPr>
          <w:lang w:val="en-GB"/>
        </w:rPr>
        <w:fldChar w:fldCharType="separate"/>
      </w:r>
      <w:r w:rsidR="0011498C" w:rsidRPr="005A3962">
        <w:rPr>
          <w:noProof/>
        </w:rPr>
        <w:t xml:space="preserve">(Fernández-Pascual </w:t>
      </w:r>
      <w:r w:rsidR="0011498C" w:rsidRPr="005A3962">
        <w:rPr>
          <w:i/>
          <w:noProof/>
        </w:rPr>
        <w:t>et al.</w:t>
      </w:r>
      <w:r w:rsidR="00654BBC">
        <w:rPr>
          <w:noProof/>
        </w:rPr>
        <w:t>, 2021</w:t>
      </w:r>
      <w:r w:rsidR="0011498C" w:rsidRPr="005A3962">
        <w:rPr>
          <w:noProof/>
        </w:rPr>
        <w:t>)</w:t>
      </w:r>
      <w:r w:rsidR="0011498C">
        <w:rPr>
          <w:lang w:val="en-GB"/>
        </w:rPr>
        <w:fldChar w:fldCharType="end"/>
      </w:r>
      <w:r w:rsidR="0011498C" w:rsidRPr="005A3962">
        <w:t xml:space="preserve">. </w:t>
      </w:r>
      <w:r w:rsidR="0011498C">
        <w:rPr>
          <w:lang w:val="en-GB"/>
        </w:rPr>
        <w:t>Since a</w:t>
      </w:r>
      <w:r w:rsidR="009E793F">
        <w:rPr>
          <w:lang w:val="en-GB"/>
        </w:rPr>
        <w:t>lpine plants have adapted to multiple reproductive strategies (through different flowering, seed and clonal traits)</w:t>
      </w:r>
      <w:r w:rsidR="0011498C">
        <w:rPr>
          <w:lang w:val="en-GB"/>
        </w:rPr>
        <w:t>,</w:t>
      </w:r>
      <w:r w:rsidR="009E793F">
        <w:rPr>
          <w:lang w:val="en-GB"/>
        </w:rPr>
        <w:t xml:space="preserve"> they</w:t>
      </w:r>
      <w:r w:rsidR="005A1FA7">
        <w:rPr>
          <w:lang w:val="en-GB"/>
        </w:rPr>
        <w:t xml:space="preserve"> </w:t>
      </w:r>
      <w:r w:rsidR="0011498C">
        <w:rPr>
          <w:lang w:val="en-GB"/>
        </w:rPr>
        <w:t>might also show selective patterns of seed oil traits in response</w:t>
      </w:r>
      <w:r w:rsidR="005A1FA7">
        <w:rPr>
          <w:lang w:val="en-GB"/>
        </w:rPr>
        <w:t xml:space="preserve"> to elevation and microclimatic snow gradients. </w:t>
      </w:r>
      <w:r w:rsidR="00FC129D">
        <w:rPr>
          <w:lang w:val="en-GB"/>
        </w:rPr>
        <w:t>However, the patterns and drivers of seed oil traits have been generally unexplored since the seminal studies of Levin</w:t>
      </w:r>
      <w:r w:rsidR="006C3E65">
        <w:rPr>
          <w:lang w:val="en-GB"/>
        </w:rPr>
        <w:t xml:space="preserve"> (1974)</w:t>
      </w:r>
      <w:r w:rsidR="008D1F58">
        <w:rPr>
          <w:lang w:val="en-GB"/>
        </w:rPr>
        <w:t xml:space="preserve"> and Linder (2000)</w:t>
      </w:r>
      <w:r w:rsidR="0011498C">
        <w:rPr>
          <w:lang w:val="en-GB"/>
        </w:rPr>
        <w:t xml:space="preserve">, </w:t>
      </w:r>
      <w:r w:rsidR="00FC129D">
        <w:rPr>
          <w:lang w:val="en-GB"/>
        </w:rPr>
        <w:t>with a general lack of</w:t>
      </w:r>
      <w:r w:rsidR="0011498C">
        <w:rPr>
          <w:lang w:val="en-GB"/>
        </w:rPr>
        <w:t xml:space="preserve"> information about the </w:t>
      </w:r>
      <w:r w:rsidR="00FC129D">
        <w:rPr>
          <w:lang w:val="en-GB"/>
        </w:rPr>
        <w:t>functional trade-offs or ecological drivers influencing</w:t>
      </w:r>
      <w:r w:rsidR="0011498C">
        <w:rPr>
          <w:lang w:val="en-GB"/>
        </w:rPr>
        <w:t xml:space="preserve"> seed oil traits in alpine </w:t>
      </w:r>
      <w:r w:rsidR="006C3E65">
        <w:rPr>
          <w:lang w:val="en-GB"/>
        </w:rPr>
        <w:t>ecosystems</w:t>
      </w:r>
      <w:r w:rsidR="0011498C">
        <w:rPr>
          <w:lang w:val="en-GB"/>
        </w:rPr>
        <w:t xml:space="preserve">. </w:t>
      </w:r>
      <w:r w:rsidR="00975EC3">
        <w:rPr>
          <w:lang w:val="en-GB"/>
        </w:rPr>
        <w:t xml:space="preserve">To address this limitation, </w:t>
      </w:r>
      <w:r w:rsidR="005A4F7D">
        <w:rPr>
          <w:lang w:val="en-GB"/>
        </w:rPr>
        <w:t xml:space="preserve">our </w:t>
      </w:r>
      <w:r w:rsidR="005A4F7D" w:rsidRPr="00654BBC">
        <w:rPr>
          <w:lang w:val="en-GB"/>
        </w:rPr>
        <w:t>first aim is to</w:t>
      </w:r>
      <w:r w:rsidR="0011498C" w:rsidRPr="00654BBC">
        <w:rPr>
          <w:lang w:val="en-GB"/>
        </w:rPr>
        <w:t xml:space="preserve"> characterize </w:t>
      </w:r>
      <w:r w:rsidR="00572DB4" w:rsidRPr="00654BBC">
        <w:rPr>
          <w:lang w:val="en-GB"/>
        </w:rPr>
        <w:t xml:space="preserve">seed </w:t>
      </w:r>
      <w:r w:rsidR="007F209D" w:rsidRPr="00654BBC">
        <w:rPr>
          <w:lang w:val="en-GB"/>
        </w:rPr>
        <w:t xml:space="preserve">oil content and composition in </w:t>
      </w:r>
      <w:r w:rsidR="00765075">
        <w:rPr>
          <w:lang w:val="en-GB"/>
        </w:rPr>
        <w:t xml:space="preserve">an </w:t>
      </w:r>
      <w:r w:rsidR="00975EC3" w:rsidRPr="00654BBC">
        <w:rPr>
          <w:lang w:val="en-GB"/>
        </w:rPr>
        <w:t>alpine flora</w:t>
      </w:r>
      <w:r w:rsidR="006C3412" w:rsidRPr="00654BBC">
        <w:rPr>
          <w:lang w:val="en-GB"/>
        </w:rPr>
        <w:t xml:space="preserve">, </w:t>
      </w:r>
      <w:r w:rsidR="00981694" w:rsidRPr="00654BBC">
        <w:rPr>
          <w:lang w:val="en-GB"/>
        </w:rPr>
        <w:t>and their relationships with elevation and seed mass</w:t>
      </w:r>
      <w:r w:rsidR="00375DCD">
        <w:rPr>
          <w:lang w:val="en-GB"/>
        </w:rPr>
        <w:t xml:space="preserve"> </w:t>
      </w:r>
      <w:r w:rsidR="006C3412">
        <w:rPr>
          <w:lang w:val="en-GB"/>
        </w:rPr>
        <w:t>(Figure 1)</w:t>
      </w:r>
      <w:r w:rsidR="005A4F7D">
        <w:rPr>
          <w:lang w:val="en-GB"/>
        </w:rPr>
        <w:t xml:space="preserve">. </w:t>
      </w:r>
      <w:r w:rsidR="006C3E65">
        <w:rPr>
          <w:lang w:val="en-GB"/>
        </w:rPr>
        <w:t xml:space="preserve">Our </w:t>
      </w:r>
      <w:r w:rsidR="006C3412">
        <w:rPr>
          <w:lang w:val="en-GB"/>
        </w:rPr>
        <w:t>second</w:t>
      </w:r>
      <w:r w:rsidR="006C3E65">
        <w:rPr>
          <w:lang w:val="en-GB"/>
        </w:rPr>
        <w:t xml:space="preserve"> aim is to</w:t>
      </w:r>
      <w:r w:rsidR="00613258">
        <w:rPr>
          <w:lang w:val="en-GB"/>
        </w:rPr>
        <w:t xml:space="preserve"> </w:t>
      </w:r>
      <w:r w:rsidR="00975EC3">
        <w:rPr>
          <w:lang w:val="en-GB"/>
        </w:rPr>
        <w:t xml:space="preserve">investigate </w:t>
      </w:r>
      <w:r w:rsidR="005A4F7D">
        <w:rPr>
          <w:lang w:val="en-GB"/>
        </w:rPr>
        <w:t xml:space="preserve">functional </w:t>
      </w:r>
      <w:r w:rsidR="006C3E65">
        <w:rPr>
          <w:lang w:val="en-GB"/>
        </w:rPr>
        <w:t xml:space="preserve">trade-offs </w:t>
      </w:r>
      <w:r w:rsidR="00AF5AD7">
        <w:rPr>
          <w:lang w:val="en-GB"/>
        </w:rPr>
        <w:t xml:space="preserve">between seed oil </w:t>
      </w:r>
      <w:r w:rsidR="00975EC3">
        <w:rPr>
          <w:lang w:val="en-GB"/>
        </w:rPr>
        <w:t>traits and</w:t>
      </w:r>
      <w:r w:rsidR="00AF5AD7">
        <w:rPr>
          <w:lang w:val="en-GB"/>
        </w:rPr>
        <w:t xml:space="preserve"> </w:t>
      </w:r>
      <w:r w:rsidR="00375DCD">
        <w:rPr>
          <w:lang w:val="en-GB"/>
        </w:rPr>
        <w:t xml:space="preserve">other </w:t>
      </w:r>
      <w:r w:rsidR="00AF5AD7">
        <w:rPr>
          <w:lang w:val="en-GB"/>
        </w:rPr>
        <w:t xml:space="preserve">traits related to </w:t>
      </w:r>
      <w:r w:rsidR="006C3E65">
        <w:rPr>
          <w:lang w:val="en-GB"/>
        </w:rPr>
        <w:t xml:space="preserve">seed </w:t>
      </w:r>
      <w:r w:rsidR="00AF5AD7">
        <w:rPr>
          <w:lang w:val="en-GB"/>
        </w:rPr>
        <w:t>regeneration</w:t>
      </w:r>
      <w:r w:rsidR="005A4F7D">
        <w:rPr>
          <w:lang w:val="en-GB"/>
        </w:rPr>
        <w:t>, namely</w:t>
      </w:r>
      <w:r w:rsidR="00CB100C">
        <w:rPr>
          <w:lang w:val="en-GB"/>
        </w:rPr>
        <w:t xml:space="preserve"> seed mass</w:t>
      </w:r>
      <w:r w:rsidR="002423C6">
        <w:rPr>
          <w:lang w:val="en-GB"/>
        </w:rPr>
        <w:t>,</w:t>
      </w:r>
      <w:r w:rsidR="00CB100C">
        <w:rPr>
          <w:lang w:val="en-GB"/>
        </w:rPr>
        <w:t xml:space="preserve"> seed longevity</w:t>
      </w:r>
      <w:r w:rsidR="00312A8A">
        <w:rPr>
          <w:lang w:val="en-GB"/>
        </w:rPr>
        <w:t xml:space="preserve"> </w:t>
      </w:r>
      <w:r w:rsidR="00CB100C">
        <w:rPr>
          <w:lang w:val="en-GB"/>
        </w:rPr>
        <w:t>and</w:t>
      </w:r>
      <w:r w:rsidR="005A4F7D">
        <w:rPr>
          <w:lang w:val="en-GB"/>
        </w:rPr>
        <w:t xml:space="preserve"> </w:t>
      </w:r>
      <w:r w:rsidR="00296AEA">
        <w:rPr>
          <w:lang w:val="en-GB"/>
        </w:rPr>
        <w:t>germination timing</w:t>
      </w:r>
      <w:r w:rsidR="008E259A">
        <w:rPr>
          <w:lang w:val="en-GB"/>
        </w:rPr>
        <w:t xml:space="preserve">. </w:t>
      </w:r>
      <w:r w:rsidR="005A4F7D">
        <w:rPr>
          <w:lang w:val="en-GB"/>
        </w:rPr>
        <w:t xml:space="preserve">Our </w:t>
      </w:r>
      <w:r w:rsidR="00375DCD">
        <w:rPr>
          <w:lang w:val="en-GB"/>
        </w:rPr>
        <w:t>third</w:t>
      </w:r>
      <w:r w:rsidR="005A4F7D">
        <w:rPr>
          <w:lang w:val="en-GB"/>
        </w:rPr>
        <w:t xml:space="preserve"> aim is to</w:t>
      </w:r>
      <w:r w:rsidR="008E259A">
        <w:rPr>
          <w:lang w:val="en-GB"/>
        </w:rPr>
        <w:t xml:space="preserve"> test </w:t>
      </w:r>
      <w:r w:rsidR="005A4F7D">
        <w:rPr>
          <w:lang w:val="en-GB"/>
        </w:rPr>
        <w:t xml:space="preserve">the role of </w:t>
      </w:r>
      <w:r w:rsidR="006F37CD">
        <w:rPr>
          <w:lang w:val="en-GB"/>
        </w:rPr>
        <w:t xml:space="preserve">microclimatic </w:t>
      </w:r>
      <w:r w:rsidR="00C46A06">
        <w:rPr>
          <w:lang w:val="en-GB"/>
        </w:rPr>
        <w:t>drivers</w:t>
      </w:r>
      <w:r w:rsidR="006F37CD">
        <w:rPr>
          <w:lang w:val="en-GB"/>
        </w:rPr>
        <w:t xml:space="preserve"> related to temperature and snow cover</w:t>
      </w:r>
      <w:r w:rsidR="00C46A06">
        <w:rPr>
          <w:lang w:val="en-GB"/>
        </w:rPr>
        <w:t xml:space="preserve"> </w:t>
      </w:r>
      <w:r w:rsidR="00774908">
        <w:rPr>
          <w:lang w:val="en-GB"/>
        </w:rPr>
        <w:t>in</w:t>
      </w:r>
      <w:r w:rsidR="005A4F7D">
        <w:rPr>
          <w:lang w:val="en-GB"/>
        </w:rPr>
        <w:t xml:space="preserve"> </w:t>
      </w:r>
      <w:r w:rsidR="00774908">
        <w:rPr>
          <w:lang w:val="en-GB"/>
        </w:rPr>
        <w:t>explaining variation of</w:t>
      </w:r>
      <w:r w:rsidR="005A4F7D">
        <w:rPr>
          <w:lang w:val="en-GB"/>
        </w:rPr>
        <w:t xml:space="preserve"> </w:t>
      </w:r>
      <w:r w:rsidR="00C46A06">
        <w:rPr>
          <w:lang w:val="en-GB"/>
        </w:rPr>
        <w:t>seed oil content and composition</w:t>
      </w:r>
      <w:r w:rsidR="005A4F7D">
        <w:rPr>
          <w:lang w:val="en-GB"/>
        </w:rPr>
        <w:t xml:space="preserve">. </w:t>
      </w:r>
      <w:r w:rsidR="00375DCD">
        <w:rPr>
          <w:lang w:val="en-GB"/>
        </w:rPr>
        <w:t>Our</w:t>
      </w:r>
      <w:r w:rsidR="005A4F7D">
        <w:rPr>
          <w:lang w:val="en-GB"/>
        </w:rPr>
        <w:t xml:space="preserve"> expectations</w:t>
      </w:r>
      <w:r w:rsidR="00975EC3">
        <w:rPr>
          <w:lang w:val="en-GB"/>
        </w:rPr>
        <w:t xml:space="preserve"> </w:t>
      </w:r>
      <w:r w:rsidR="00375DCD">
        <w:rPr>
          <w:lang w:val="en-GB"/>
        </w:rPr>
        <w:t xml:space="preserve">for the second and third aims </w:t>
      </w:r>
      <w:r w:rsidR="00975EC3">
        <w:rPr>
          <w:lang w:val="en-GB"/>
        </w:rPr>
        <w:t>(</w:t>
      </w:r>
      <w:r w:rsidR="005A4F7D">
        <w:rPr>
          <w:lang w:val="en-GB"/>
        </w:rPr>
        <w:t>T</w:t>
      </w:r>
      <w:r w:rsidR="002B293D">
        <w:rPr>
          <w:lang w:val="en-GB"/>
        </w:rPr>
        <w:t>able 1</w:t>
      </w:r>
      <w:r w:rsidR="005A4F7D">
        <w:rPr>
          <w:lang w:val="en-GB"/>
        </w:rPr>
        <w:t xml:space="preserve">) </w:t>
      </w:r>
      <w:r w:rsidR="004B5F99">
        <w:rPr>
          <w:lang w:val="en-GB"/>
        </w:rPr>
        <w:t>were elaborated from existing literature as indicated above.</w:t>
      </w:r>
    </w:p>
    <w:p w14:paraId="7141E395" w14:textId="77777777" w:rsidR="00975EC3" w:rsidRDefault="00975EC3" w:rsidP="008502B4">
      <w:pPr>
        <w:spacing w:line="360" w:lineRule="auto"/>
        <w:ind w:firstLine="720"/>
        <w:jc w:val="both"/>
        <w:rPr>
          <w:lang w:val="en-GB"/>
        </w:rPr>
      </w:pPr>
    </w:p>
    <w:p w14:paraId="4FC5C553" w14:textId="2A362F05" w:rsidR="004B5F99" w:rsidRPr="00971B52" w:rsidRDefault="00A46A1D" w:rsidP="00A46A1D">
      <w:pPr>
        <w:spacing w:line="360" w:lineRule="auto"/>
        <w:jc w:val="both"/>
        <w:rPr>
          <w:rFonts w:ascii="Calibri" w:eastAsia="Times New Roman" w:hAnsi="Calibri" w:cs="Calibri"/>
          <w:color w:val="000000"/>
          <w:kern w:val="0"/>
          <w:lang w:eastAsia="es-ES"/>
          <w14:ligatures w14:val="none"/>
        </w:rPr>
      </w:pPr>
      <w:r w:rsidRPr="00FE25DC">
        <w:rPr>
          <w:rFonts w:ascii="Calibri" w:eastAsia="Times New Roman" w:hAnsi="Calibri" w:cs="Calibri"/>
          <w:color w:val="000000"/>
          <w:kern w:val="0"/>
          <w:lang w:eastAsia="es-ES"/>
          <w14:ligatures w14:val="none"/>
        </w:rPr>
        <w:lastRenderedPageBreak/>
        <w:t xml:space="preserve">Table 1. </w:t>
      </w:r>
      <w:r w:rsidR="004B5F99">
        <w:rPr>
          <w:rFonts w:ascii="Calibri" w:eastAsia="Times New Roman" w:hAnsi="Calibri" w:cs="Calibri"/>
          <w:color w:val="000000"/>
          <w:kern w:val="0"/>
          <w:lang w:eastAsia="es-ES"/>
          <w14:ligatures w14:val="none"/>
        </w:rPr>
        <w:t>Expected predictions for functional tradeoffs and ecological</w:t>
      </w:r>
      <w:r w:rsidR="00796272">
        <w:rPr>
          <w:rFonts w:ascii="Calibri" w:eastAsia="Times New Roman" w:hAnsi="Calibri" w:cs="Calibri"/>
          <w:color w:val="000000"/>
          <w:kern w:val="0"/>
          <w:lang w:eastAsia="es-ES"/>
          <w14:ligatures w14:val="none"/>
        </w:rPr>
        <w:t xml:space="preserve"> </w:t>
      </w:r>
      <w:r w:rsidR="004B5F99">
        <w:rPr>
          <w:rFonts w:ascii="Calibri" w:eastAsia="Times New Roman" w:hAnsi="Calibri" w:cs="Calibri"/>
          <w:color w:val="000000"/>
          <w:kern w:val="0"/>
          <w:lang w:eastAsia="es-ES"/>
          <w14:ligatures w14:val="none"/>
        </w:rPr>
        <w:t xml:space="preserve">drivers </w:t>
      </w:r>
      <w:r w:rsidR="00765075">
        <w:rPr>
          <w:rFonts w:ascii="Calibri" w:eastAsia="Times New Roman" w:hAnsi="Calibri" w:cs="Calibri"/>
          <w:color w:val="000000"/>
          <w:kern w:val="0"/>
          <w:lang w:eastAsia="es-ES"/>
          <w14:ligatures w14:val="none"/>
        </w:rPr>
        <w:t xml:space="preserve">influencing </w:t>
      </w:r>
      <w:r w:rsidR="00765075" w:rsidRPr="00FE25DC">
        <w:rPr>
          <w:rFonts w:ascii="Calibri" w:eastAsia="Times New Roman" w:hAnsi="Calibri" w:cs="Calibri"/>
          <w:color w:val="000000"/>
          <w:kern w:val="0"/>
          <w:lang w:eastAsia="es-ES"/>
          <w14:ligatures w14:val="none"/>
        </w:rPr>
        <w:t>seed</w:t>
      </w:r>
      <w:r w:rsidRPr="00FE25DC">
        <w:rPr>
          <w:rFonts w:ascii="Calibri" w:eastAsia="Times New Roman" w:hAnsi="Calibri" w:cs="Calibri"/>
          <w:color w:val="000000"/>
          <w:kern w:val="0"/>
          <w:lang w:eastAsia="es-ES"/>
          <w14:ligatures w14:val="none"/>
        </w:rPr>
        <w:t xml:space="preserve"> oil content and composition</w:t>
      </w:r>
      <w:r w:rsidR="004B5F99">
        <w:rPr>
          <w:rFonts w:ascii="Calibri" w:eastAsia="Times New Roman" w:hAnsi="Calibri" w:cs="Calibri"/>
          <w:color w:val="000000"/>
          <w:kern w:val="0"/>
          <w:lang w:eastAsia="es-ES"/>
          <w14:ligatures w14:val="none"/>
        </w:rPr>
        <w:t xml:space="preserve"> (Ratio between Unsaturated and Saturated fat acids, UFA/SFA)</w:t>
      </w:r>
      <w:r w:rsidRPr="00FE25DC">
        <w:rPr>
          <w:rFonts w:ascii="Calibri" w:eastAsia="Times New Roman" w:hAnsi="Calibri" w:cs="Calibri"/>
          <w:color w:val="000000"/>
          <w:kern w:val="0"/>
          <w:lang w:eastAsia="es-ES"/>
          <w14:ligatures w14:val="none"/>
        </w:rPr>
        <w:t xml:space="preserve"> </w:t>
      </w:r>
      <w:r w:rsidR="004B5F99">
        <w:rPr>
          <w:rFonts w:ascii="Calibri" w:eastAsia="Times New Roman" w:hAnsi="Calibri" w:cs="Calibri"/>
          <w:color w:val="000000"/>
          <w:kern w:val="0"/>
          <w:lang w:eastAsia="es-ES"/>
          <w14:ligatures w14:val="none"/>
        </w:rPr>
        <w:t>in alpine plants.</w:t>
      </w:r>
      <w:r w:rsidR="00D1460E">
        <w:rPr>
          <w:rFonts w:ascii="Calibri" w:eastAsia="Times New Roman" w:hAnsi="Calibri" w:cs="Calibri"/>
          <w:color w:val="000000"/>
          <w:kern w:val="0"/>
          <w:lang w:eastAsia="es-ES"/>
          <w14:ligatures w14:val="none"/>
        </w:rPr>
        <w:t xml:space="preserve"> P50: time for viability to drop to 50%; EHS (</w:t>
      </w:r>
      <w:r w:rsidR="000A1B8B">
        <w:rPr>
          <w:rFonts w:ascii="Calibri" w:eastAsia="Times New Roman" w:hAnsi="Calibri" w:cs="Calibri"/>
          <w:color w:val="000000"/>
          <w:kern w:val="0"/>
          <w:lang w:eastAsia="es-ES"/>
          <w14:ligatures w14:val="none"/>
        </w:rPr>
        <w:t>Environmental</w:t>
      </w:r>
      <w:r w:rsidR="00D1460E">
        <w:rPr>
          <w:rFonts w:ascii="Calibri" w:eastAsia="Times New Roman" w:hAnsi="Calibri" w:cs="Calibri"/>
          <w:color w:val="000000"/>
          <w:kern w:val="0"/>
          <w:lang w:eastAsia="es-ES"/>
          <w14:ligatures w14:val="none"/>
        </w:rPr>
        <w:t xml:space="preserve"> Heat Sum) </w:t>
      </w:r>
      <w:r w:rsidR="00D1460E">
        <w:rPr>
          <w:lang w:val="en-GB"/>
        </w:rPr>
        <w:t>calculated as the amount of degrees Celsius (°C) accumulated for each species until reaching 50% germinat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A504E6">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 xml:space="preserve">Oil content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10F77DCB" w:rsidR="001F3940" w:rsidRPr="004A720B" w:rsidRDefault="0029009A" w:rsidP="00FE25DC">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Functional trade-offs</w:t>
            </w:r>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mass</w:t>
            </w:r>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longevity</w:t>
            </w:r>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Germination timing</w:t>
            </w:r>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Growing Degree Days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Freezing Degree Days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now Days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C3ED4C"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 xml:space="preserve">Increasing ratio with increasing </w:t>
            </w:r>
            <w:r w:rsidR="00CB5DC7">
              <w:rPr>
                <w:rFonts w:ascii="Calibri" w:eastAsia="Times New Roman" w:hAnsi="Calibri" w:cs="Calibri"/>
                <w:color w:val="000000"/>
                <w:kern w:val="0"/>
                <w:sz w:val="20"/>
                <w:szCs w:val="20"/>
                <w:lang w:eastAsia="es-ES"/>
                <w14:ligatures w14:val="none"/>
              </w:rPr>
              <w:t>Snow</w:t>
            </w:r>
          </w:p>
        </w:tc>
      </w:tr>
    </w:tbl>
    <w:p w14:paraId="1ECE6FD1" w14:textId="77777777" w:rsidR="002F48F2" w:rsidRPr="00BC5462" w:rsidRDefault="002F48F2" w:rsidP="002F48F2">
      <w:pPr>
        <w:spacing w:line="360" w:lineRule="auto"/>
        <w:jc w:val="both"/>
        <w:rPr>
          <w:lang w:val="en-GB"/>
        </w:rPr>
      </w:pPr>
    </w:p>
    <w:p w14:paraId="17EA35B8" w14:textId="54F68C0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p>
    <w:p w14:paraId="6B50BB43" w14:textId="5AFDEF20" w:rsidR="003834AB" w:rsidRPr="00BC5462" w:rsidRDefault="006206A0" w:rsidP="00E526DA">
      <w:pPr>
        <w:pStyle w:val="Ttulo3"/>
        <w:spacing w:line="360" w:lineRule="auto"/>
        <w:jc w:val="both"/>
        <w:rPr>
          <w:lang w:val="en-GB"/>
        </w:rPr>
      </w:pPr>
      <w:r w:rsidRPr="00BC5462">
        <w:rPr>
          <w:lang w:val="en-GB"/>
        </w:rPr>
        <w:t>Study system</w:t>
      </w:r>
    </w:p>
    <w:p w14:paraId="014BB760" w14:textId="12750FFD" w:rsidR="0090525B" w:rsidRPr="006D0D9C" w:rsidRDefault="00C374BD" w:rsidP="007416F0">
      <w:pPr>
        <w:spacing w:line="360" w:lineRule="auto"/>
        <w:ind w:firstLine="720"/>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00 m a.s.l</w:t>
      </w:r>
      <w:r w:rsidR="00A9796F">
        <w:rPr>
          <w:lang w:val="en-GB"/>
        </w:rPr>
        <w:t xml:space="preserve"> </w:t>
      </w:r>
      <w:r w:rsidR="00820CEB">
        <w:rPr>
          <w:lang w:val="en-GB"/>
        </w:rPr>
        <w:fldChar w:fldCharType="begin" w:fldLock="1"/>
      </w:r>
      <w:r w:rsidR="005A3962">
        <w:rPr>
          <w:lang w:val="en-GB"/>
        </w:rPr>
        <w:instrText>ADDIN CSL_CITATION {"citationItems":[{"id":"ITEM-1","itemData":{"DOI":"10.1111/jvs.70018","abstract":"Questions: Forest timberlines are globally influenced by climatic and anthropogenic factors, with regional differences in species composition, spatial patterns, and temporal dynamics. We studied mountain forests in a climatically heterogeneous region to analyze (I) the distribution and structure of the timberline across local climatic and topographic gradients, and (II) the temporal dynamics of regional timberlines over the last 70 years and their drivers. Location: Cantabrian Mountains, Northwestern Spain. Methods: We used local vegetation maps describing habitat distributions with high spatial and thematic resolution to character- ize montane forest types forming natural timberlines. We assessed the elevation distribution of the timberline for each forest type and fitted generalized linear models to analyze their main environmental and anthropogenic drivers at the regional scale. We also examined current and historical aerial imagery to explore timberline changes since the 1950s and fitted generalized linear mixed models to evaluate their driving factors. Results: The elevation of regional timberlines varied from 1700 to 2000 m, with the highest elevations found in Betula celtiberica and Quercus orocantabrica forests. Regional variation of timberline was primarily influenced by mean annual temperature and solar radiation, and secondarily by the distance to roads. We detected upward shifts of timberlines dominated by Betula celtiber- ica (10.9 ± 11.6 m), Quercus petraea (7.7 ± 8.5 m), and Fagus sylvatica on acid (6.4 ± 9.2 m) and non- acid (3.0 ± 3.9 m) soils, while Quercus orocantabrica forests largely remained unchanged. Beyond the forest type, elevation shifts were mainly explained by northness, eastness, and slope. Conclusions: Our study indicates that within- regional variation in spatial patterns and dynamics of timberlines is primarily determined by the forest type and its relationships with climate and topography. We also provide evidence of the continental- ity–oceanity gradient in determining the elevation of the natural timberline in middle latitudes. Although higher timberline elevations are reached under continental conditions, stronger upward shifts of regional timberlines under oceanic conditions may be explained by the dispersal abilities of Betula species","author":[{"dropping-particle":"","family":"González Le Barbier","given":"Jorge","non-dropping-particle":"","parse-names":false,"suffix":""},{"dropping-particle":"V.","family":"Roces-Díaz","given":"Jose","non-dropping-particle":"","parse-names":false,"suffix":""},{"dropping-particle":"","family":"Jiménez-Alfaro","given":"Borja","non-dropping-particle":"","parse-names":false,"suffix":""}],"container-title":"Journal of Vegetation Science","id":"ITEM-1","issued":{"date-parts":[["2025"]]},"page":"1-12","title":"Timberline Patterns and Dynamics Depend on Forest Type , Regional Climate , and Topography in the Cantabrian Mountains (Spain)","type":"article-journal"},"uris":["http://www.mendeley.com/documents/?uuid=90566384-9266-48dc-812e-17c685f7369b"]}],"mendeley":{"formattedCitation":"(González Le Barbier &lt;i&gt;et al.&lt;/i&gt;, 2025)","plainTextFormattedCitation":"(González Le Barbier et al., 2025)","previouslyFormattedCitation":"(González Le Barbier &lt;i&gt;et al.&lt;/i&gt;, 2025)"},"properties":{"noteIndex":0},"schema":"https://github.com/citation-style-language/schema/raw/master/csl-citation.json"}</w:instrText>
      </w:r>
      <w:r w:rsidR="00820CEB">
        <w:rPr>
          <w:lang w:val="en-GB"/>
        </w:rPr>
        <w:fldChar w:fldCharType="separate"/>
      </w:r>
      <w:r w:rsidR="001D70E1" w:rsidRPr="001D70E1">
        <w:rPr>
          <w:noProof/>
        </w:rPr>
        <w:t xml:space="preserve">(González Le Barbier </w:t>
      </w:r>
      <w:r w:rsidR="001D70E1" w:rsidRPr="001D70E1">
        <w:rPr>
          <w:i/>
          <w:noProof/>
        </w:rPr>
        <w:t>et al.</w:t>
      </w:r>
      <w:r w:rsidR="001D70E1" w:rsidRPr="001D70E1">
        <w:rPr>
          <w:noProof/>
        </w:rPr>
        <w:t>, 2025)</w:t>
      </w:r>
      <w:r w:rsidR="00820CEB">
        <w:rPr>
          <w:lang w:val="en-GB"/>
        </w:rPr>
        <w:fldChar w:fldCharType="end"/>
      </w:r>
      <w:r w:rsidRPr="00B55E4D">
        <w:t xml:space="preserve">. </w:t>
      </w:r>
      <w:r>
        <w:rPr>
          <w:lang w:val="en-GB"/>
        </w:rPr>
        <w:t xml:space="preserve">Grassland communities are predominantly dominated by </w:t>
      </w:r>
      <w:r w:rsidRPr="005C06C4">
        <w:rPr>
          <w:lang w:val="en-GB"/>
        </w:rPr>
        <w:t>Poaceae</w:t>
      </w:r>
      <w:r>
        <w:rPr>
          <w:lang w:val="en-GB"/>
        </w:rPr>
        <w:t xml:space="preserve"> and </w:t>
      </w:r>
      <w:r w:rsidRPr="005C06C4">
        <w:rPr>
          <w:lang w:val="en-GB"/>
        </w:rPr>
        <w:t>Cyperaceae</w:t>
      </w:r>
      <w:r>
        <w:rPr>
          <w:lang w:val="en-GB"/>
        </w:rPr>
        <w:t xml:space="preserv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 xml:space="preserve">2.5 to 4.5 </w:t>
      </w:r>
      <w:r w:rsidR="008A1D3F">
        <w:rPr>
          <w:lang w:val="en-GB"/>
        </w:rPr>
        <w:t>°</w:t>
      </w:r>
      <w:r w:rsidR="007D27D7">
        <w:rPr>
          <w:lang w:val="en-GB"/>
        </w:rPr>
        <w:t>C</w:t>
      </w:r>
      <w:r w:rsidR="005A3962">
        <w:rPr>
          <w:lang w:val="en-GB"/>
        </w:rPr>
        <w:t>, and mean annual precipitation ranges from 800 to 1800 mm (values extracted from Spanish Meteorological</w:t>
      </w:r>
      <w:r w:rsidR="004D07CF">
        <w:rPr>
          <w:lang w:val="en-GB"/>
        </w:rPr>
        <w:t xml:space="preserve"> Agency,</w:t>
      </w:r>
      <w:r w:rsidR="005A3962">
        <w:rPr>
          <w:lang w:val="en-GB"/>
        </w:rPr>
        <w:fldChar w:fldCharType="begin" w:fldLock="1"/>
      </w:r>
      <w:r w:rsidR="00D4696E">
        <w:rPr>
          <w:lang w:val="en-GB"/>
        </w:rPr>
        <w:instrText>ADDIN CSL_CITATION {"citationItems":[{"id":"ITEM-1","itemData":{"DOI":"10.31978/014-18-004-2","author":[{"dropping-particle":"","family":"Chazarra Bernabé","given":"Andrés","non-dropping-particle":"","parse-names":false,"suffix":""},{"dropping-particle":"","family":"Flórez García","given":"Elena","non-dropping-particle":"","parse-names":false,"suffix":""},{"dropping-particle":"","family":"Peraza Sánchez","given":"Beatriz","non-dropping-particle":"","parse-names":false,"suffix":""},{"dropping-particle":"","family":"Tohá Rebull","given":"Teresa","non-dropping-particle":"","parse-names":false,"suffix":""},{"dropping-particle":"","family":"Lorenzo Mariño","given":"Belinda","non-dropping-particle":"","parse-names":false,"suffix":""},{"dropping-particle":"","family":"Criado Pinto","given":"Elías","non-dropping-particle":"","parse-names":false,"suffix":""},{"dropping-particle":"","family":"Moreno García","given":"José Vicente","non-dropping-particle":"","parse-names":false,"suffix":""},{"dropping-particle":"","family":"Romero Fresneda","given":"Ramiro","non-dropping-particle":"","parse-names":false,"suffix":""},{"dropping-particle":"","family":"Botey Fullat","given":"Roser","non-dropping-particle":"","parse-names":false,"suffix":""}],"container-title":"Mapas climáticos de España (1981-2010) y ETo (1996-2016)","id":"ITEM-1","issued":{"date-parts":[["2018"]]},"page":"75","title":"Mapas climáticos de España (1981-2010)","type":"article-journal"},"uris":["http://www.mendeley.com/documents/?uuid=153c63d7-82e1-451b-88f0-d5d220f7552f"]}],"mendeley":{"formattedCitation":"(Chazarra Bernabé &lt;i&gt;et al.&lt;/i&gt;, 2018)","manualFormatting":" Chazarra Bernabé et al., 2018)","plainTextFormattedCitation":"(Chazarra Bernabé et al., 2018)","previouslyFormattedCitation":"(Chazarra Bernabé &lt;i&gt;et al.&lt;/i&gt;, 2018)"},"properties":{"noteIndex":0},"schema":"https://github.com/citation-style-language/schema/raw/master/csl-citation.json"}</w:instrText>
      </w:r>
      <w:r w:rsidR="005A3962">
        <w:rPr>
          <w:lang w:val="en-GB"/>
        </w:rPr>
        <w:fldChar w:fldCharType="separate"/>
      </w:r>
      <w:r w:rsidR="005A3962">
        <w:rPr>
          <w:noProof/>
          <w:lang w:val="en-GB"/>
        </w:rPr>
        <w:t xml:space="preserve"> </w:t>
      </w:r>
      <w:r w:rsidR="005A3962" w:rsidRPr="005A3962">
        <w:rPr>
          <w:noProof/>
          <w:lang w:val="en-GB"/>
        </w:rPr>
        <w:t xml:space="preserve">Chazarra Bernabé </w:t>
      </w:r>
      <w:r w:rsidR="005A3962" w:rsidRPr="005A3962">
        <w:rPr>
          <w:i/>
          <w:noProof/>
          <w:lang w:val="en-GB"/>
        </w:rPr>
        <w:t>et al.</w:t>
      </w:r>
      <w:r w:rsidR="005A3962" w:rsidRPr="005A3962">
        <w:rPr>
          <w:noProof/>
          <w:lang w:val="en-GB"/>
        </w:rPr>
        <w:t>, 2018)</w:t>
      </w:r>
      <w:r w:rsidR="005A3962">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w:t>
      </w:r>
      <w:r w:rsidR="00933E1E">
        <w:rPr>
          <w:rFonts w:eastAsia="Times New Roman" w:cstheme="minorHAnsi"/>
          <w:color w:val="000000"/>
          <w:lang w:val="en-GB" w:eastAsia="ca-ES"/>
        </w:rPr>
        <w:lastRenderedPageBreak/>
        <w:t>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IndVal</w:t>
      </w:r>
      <w:r w:rsidR="00933E1E" w:rsidRPr="00702DD1">
        <w:rPr>
          <w:rFonts w:eastAsia="Times New Roman" w:cstheme="minorHAnsi"/>
          <w:color w:val="000000"/>
          <w:lang w:val="en-GB" w:eastAsia="ca-ES"/>
        </w:rPr>
        <w:t xml:space="preserve">) in the indicspecies R package </w:t>
      </w:r>
      <w:r w:rsidR="005E7B8B" w:rsidRPr="00702DD1">
        <w:rPr>
          <w:rFonts w:eastAsia="Times New Roman" w:cstheme="minorHAnsi"/>
          <w:color w:val="000000"/>
          <w:lang w:val="en-GB" w:eastAsia="ca-ES"/>
        </w:rPr>
        <w:fldChar w:fldCharType="begin" w:fldLock="1"/>
      </w:r>
      <w:r w:rsidR="005A3962">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mp; Legendre, 2009)","plainTextFormattedCitation":"(De Cáceres &amp; Legendre, 2009)","previouslyFormattedCitation":"(De Cáceres &amp; Legendre, 2009)"},"properties":{"noteIndex":0},"schema":"https://github.com/citation-style-language/schema/raw/master/csl-citation.json"}</w:instrText>
      </w:r>
      <w:r w:rsidR="005E7B8B" w:rsidRPr="00702DD1">
        <w:rPr>
          <w:rFonts w:eastAsia="Times New Roman" w:cstheme="minorHAnsi"/>
          <w:color w:val="000000"/>
          <w:lang w:val="en-GB" w:eastAsia="ca-ES"/>
        </w:rPr>
        <w:fldChar w:fldCharType="separate"/>
      </w:r>
      <w:r w:rsidR="001D70E1" w:rsidRPr="001D70E1">
        <w:rPr>
          <w:rFonts w:eastAsia="Times New Roman" w:cstheme="minorHAnsi"/>
          <w:noProof/>
          <w:color w:val="000000"/>
          <w:lang w:val="en-GB" w:eastAsia="ca-ES"/>
        </w:rPr>
        <w:t>(De Cáceres &amp; Legendre, 2009)</w:t>
      </w:r>
      <w:r w:rsidR="005E7B8B" w:rsidRPr="00702DD1">
        <w:rPr>
          <w:rFonts w:eastAsia="Times New Roman" w:cstheme="minorHAnsi"/>
          <w:color w:val="000000"/>
          <w:lang w:val="en-GB" w:eastAsia="ca-ES"/>
        </w:rPr>
        <w:fldChar w:fldCharType="end"/>
      </w:r>
      <w:r w:rsidR="00933E1E" w:rsidRPr="00702DD1">
        <w:rPr>
          <w:rFonts w:eastAsia="Times New Roman" w:cstheme="minorHAnsi"/>
          <w:color w:val="000000"/>
          <w:lang w:val="en-GB" w:eastAsia="ca-ES"/>
        </w:rPr>
        <w:t>. The calculations were based on 12,000 vegetation plots of grasslands stored in the SIVIM database</w:t>
      </w:r>
      <w:r w:rsidR="006875F1" w:rsidRPr="00702DD1">
        <w:rPr>
          <w:rFonts w:eastAsia="Times New Roman" w:cstheme="minorHAnsi"/>
          <w:color w:val="000000"/>
          <w:lang w:val="en-GB" w:eastAsia="ca-ES"/>
        </w:rPr>
        <w:t xml:space="preserve"> (www.sivim.org)</w:t>
      </w:r>
      <w:r w:rsidR="00933E1E" w:rsidRPr="00702DD1">
        <w:rPr>
          <w:rFonts w:eastAsia="Times New Roman" w:cstheme="minorHAnsi"/>
          <w:color w:val="000000"/>
          <w:lang w:val="en-GB" w:eastAsia="ca-ES"/>
        </w:rPr>
        <w:t xml:space="preserve"> for the ecoregion</w:t>
      </w:r>
      <w:r w:rsidR="00EF44E3" w:rsidRPr="00702DD1">
        <w:rPr>
          <w:rFonts w:eastAsia="Times New Roman" w:cstheme="minorHAnsi"/>
          <w:color w:val="000000"/>
          <w:lang w:val="en-GB" w:eastAsia="ca-ES"/>
        </w:rPr>
        <w:t xml:space="preserve"> in which our system occurs (WWF Cantabrian Mixed Forest ecoregion)</w:t>
      </w:r>
      <w:r w:rsidR="00933E1E" w:rsidRPr="005C06C4">
        <w:rPr>
          <w:rFonts w:eastAsia="Times New Roman" w:cstheme="minorHAnsi"/>
          <w:color w:val="000000"/>
          <w:lang w:val="en-GB" w:eastAsia="ca-ES"/>
        </w:rPr>
        <w:t xml:space="preserve">. </w:t>
      </w:r>
      <w:r w:rsidR="00EA2F45" w:rsidRPr="005C06C4">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5313C625" w:rsidR="003B7566" w:rsidRDefault="00E22A73" w:rsidP="007416F0">
      <w:pPr>
        <w:autoSpaceDE w:val="0"/>
        <w:autoSpaceDN w:val="0"/>
        <w:adjustRightInd w:val="0"/>
        <w:spacing w:after="0" w:line="360" w:lineRule="auto"/>
        <w:ind w:firstLine="720"/>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4B5F99">
        <w:rPr>
          <w:lang w:val="en-GB"/>
        </w:rPr>
        <w:t xml:space="preserve"> and the coefficient of variation was minimal</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Out of the 119 initially recorded species, we collected 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4B5F99">
        <w:rPr>
          <w:rFonts w:eastAsia="Times New Roman" w:cstheme="minorHAnsi"/>
          <w:color w:val="000000"/>
          <w:lang w:val="en-GB" w:eastAsia="ca-ES"/>
        </w:rPr>
        <w:t>, with</w:t>
      </w:r>
      <w:r w:rsidR="00877957">
        <w:rPr>
          <w:rFonts w:eastAsia="Times New Roman" w:cstheme="minorHAnsi"/>
          <w:color w:val="000000"/>
          <w:lang w:val="en-GB" w:eastAsia="ca-ES"/>
        </w:rPr>
        <w:t xml:space="preserve"> </w:t>
      </w:r>
      <w:r w:rsidR="00442C57">
        <w:rPr>
          <w:rFonts w:eastAsia="Times New Roman" w:cstheme="minorHAnsi"/>
          <w:color w:val="000000"/>
          <w:lang w:val="en-GB" w:eastAsia="ca-ES"/>
        </w:rPr>
        <w:t>at least</w:t>
      </w:r>
      <w:r w:rsidR="00971C27">
        <w:rPr>
          <w:rFonts w:eastAsia="Times New Roman" w:cstheme="minorHAnsi"/>
          <w:color w:val="000000"/>
          <w:lang w:val="en-GB" w:eastAsia="ca-ES"/>
        </w:rPr>
        <w:t xml:space="preserve"> 200 mg of dry seeds per sample. </w:t>
      </w:r>
      <w:r w:rsidR="00967C8C" w:rsidRPr="00967C8C">
        <w:rPr>
          <w:rFonts w:eastAsia="Times New Roman" w:cstheme="minorHAnsi"/>
          <w:color w:val="000000"/>
          <w:lang w:val="en-GB" w:eastAsia="ca-ES"/>
        </w:rPr>
        <w:t xml:space="preserve">The determination of fatty acid composition in the extracted oils was performed at the USTA-CSIC laboratory using gas chromatography (GC) coupled to a flame ionization detector (FID) (Agilent Technologies, 7820A, Santa Clara, CA, USA), following the internal derivatization procedure to methyl esters proposed by </w:t>
      </w:r>
      <w:r w:rsidR="00CA06E3">
        <w:rPr>
          <w:rFonts w:eastAsia="Times New Roman" w:cstheme="minorHAnsi"/>
          <w:color w:val="000000"/>
          <w:lang w:val="en-GB" w:eastAsia="ca-ES"/>
        </w:rPr>
        <w:fldChar w:fldCharType="begin" w:fldLock="1"/>
      </w:r>
      <w:r w:rsidR="00803AAC">
        <w:rPr>
          <w:rFonts w:eastAsia="Times New Roman" w:cstheme="minorHAnsi"/>
          <w:color w:val="000000"/>
          <w:lang w:val="en-GB" w:eastAsia="ca-ES"/>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Lee et al.","plainTextFormattedCitation":"(Lee et al., 2012)","previouslyFormattedCitation":"(Lee &lt;i&gt;et al.&lt;/i&gt;, 2012)"},"properties":{"noteIndex":0},"schema":"https://github.com/citation-style-language/schema/raw/master/csl-citation.json"}</w:instrText>
      </w:r>
      <w:r w:rsidR="00CA06E3">
        <w:rPr>
          <w:rFonts w:eastAsia="Times New Roman" w:cstheme="minorHAnsi"/>
          <w:color w:val="000000"/>
          <w:lang w:val="en-GB" w:eastAsia="ca-ES"/>
        </w:rPr>
        <w:fldChar w:fldCharType="separate"/>
      </w:r>
      <w:r w:rsidR="00CA06E3" w:rsidRPr="00CA06E3">
        <w:rPr>
          <w:rFonts w:eastAsia="Times New Roman" w:cstheme="minorHAnsi"/>
          <w:noProof/>
          <w:color w:val="000000"/>
          <w:lang w:val="en-GB" w:eastAsia="ca-ES"/>
        </w:rPr>
        <w:t xml:space="preserve">Lee </w:t>
      </w:r>
      <w:r w:rsidR="00CA06E3" w:rsidRPr="00CA06E3">
        <w:rPr>
          <w:rFonts w:eastAsia="Times New Roman" w:cstheme="minorHAnsi"/>
          <w:i/>
          <w:noProof/>
          <w:color w:val="000000"/>
          <w:lang w:val="en-GB" w:eastAsia="ca-ES"/>
        </w:rPr>
        <w:t>et al.</w:t>
      </w:r>
      <w:r w:rsidR="00CA06E3">
        <w:rPr>
          <w:rFonts w:eastAsia="Times New Roman" w:cstheme="minorHAnsi"/>
          <w:color w:val="000000"/>
          <w:lang w:val="en-GB" w:eastAsia="ca-ES"/>
        </w:rPr>
        <w:fldChar w:fldCharType="end"/>
      </w:r>
      <w:r w:rsidR="00CA06E3">
        <w:rPr>
          <w:rFonts w:eastAsia="Times New Roman" w:cstheme="minorHAnsi"/>
          <w:color w:val="000000"/>
          <w:lang w:val="en-GB" w:eastAsia="ca-ES"/>
        </w:rPr>
        <w:t xml:space="preserve"> </w:t>
      </w:r>
      <w:r w:rsidR="00967C8C" w:rsidRPr="00967C8C">
        <w:rPr>
          <w:rFonts w:eastAsia="Times New Roman" w:cstheme="minorHAnsi"/>
          <w:color w:val="000000"/>
          <w:lang w:val="en-GB" w:eastAsia="ca-ES"/>
        </w:rPr>
        <w:t>(2012</w:t>
      </w:r>
      <w:r w:rsidR="00340F2A">
        <w:rPr>
          <w:rFonts w:eastAsia="Times New Roman" w:cstheme="minorHAnsi"/>
          <w:color w:val="000000"/>
          <w:lang w:val="en-GB" w:eastAsia="ca-ES"/>
        </w:rPr>
        <w:t>, section 2.2.4</w:t>
      </w:r>
      <w:r w:rsidR="00967C8C" w:rsidRPr="00967C8C">
        <w:rPr>
          <w:rFonts w:eastAsia="Times New Roman" w:cstheme="minorHAnsi"/>
          <w:color w:val="000000"/>
          <w:lang w:val="en-GB" w:eastAsia="ca-ES"/>
        </w:rPr>
        <w:t xml:space="preserve">). Chromatograms were recorded and </w:t>
      </w:r>
      <w:r w:rsidR="00EC01D1" w:rsidRPr="00967C8C">
        <w:rPr>
          <w:rFonts w:eastAsia="Times New Roman" w:cstheme="minorHAnsi"/>
          <w:color w:val="000000"/>
          <w:lang w:val="en-GB" w:eastAsia="ca-ES"/>
        </w:rPr>
        <w:t>analysed</w:t>
      </w:r>
      <w:r w:rsidR="00967C8C" w:rsidRPr="00967C8C">
        <w:rPr>
          <w:rFonts w:eastAsia="Times New Roman" w:cstheme="minorHAnsi"/>
          <w:color w:val="000000"/>
          <w:lang w:val="en-GB" w:eastAsia="ca-ES"/>
        </w:rPr>
        <w:t xml:space="preserve"> using Agilent EZChrom Elite software, potentially detecting up to 45 </w:t>
      </w:r>
      <w:r w:rsidR="004A72D0">
        <w:rPr>
          <w:rFonts w:eastAsia="Times New Roman" w:cstheme="minorHAnsi"/>
          <w:color w:val="000000"/>
          <w:lang w:val="en-GB" w:eastAsia="ca-ES"/>
        </w:rPr>
        <w:t>fatty acids (</w:t>
      </w:r>
      <w:r w:rsidR="00967C8C" w:rsidRPr="00967C8C">
        <w:rPr>
          <w:rFonts w:eastAsia="Times New Roman" w:cstheme="minorHAnsi"/>
          <w:color w:val="000000"/>
          <w:lang w:val="en-GB" w:eastAsia="ca-ES"/>
        </w:rPr>
        <w:t>Supplementary Table S1)</w:t>
      </w:r>
      <w:r w:rsidR="00C46E37">
        <w:rPr>
          <w:lang w:val="en-GB"/>
        </w:rPr>
        <w:t xml:space="preserve">. As a result, we obtained the value of the oil content on a dry-weight basis and the percentage of each </w:t>
      </w:r>
      <w:r w:rsidR="00235C6B">
        <w:rPr>
          <w:lang w:val="en-GB"/>
        </w:rPr>
        <w:t>fatty acids</w:t>
      </w:r>
      <w:r w:rsidR="00C46E37">
        <w:rPr>
          <w:lang w:val="en-GB"/>
        </w:rPr>
        <w:t xml:space="preserve"> type relative to the total oil content. The analysis identified 26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This data set was used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082221">
        <w:rPr>
          <w:lang w:val="en-GB"/>
        </w:rPr>
        <w:t xml:space="preserve"> and</w:t>
      </w:r>
      <w:r w:rsidR="00EA2F45">
        <w:rPr>
          <w:lang w:val="en-GB"/>
        </w:rPr>
        <w:t xml:space="preserve"> seed mass data </w:t>
      </w:r>
      <w:r w:rsidR="004A72D0">
        <w:rPr>
          <w:lang w:val="en-GB"/>
        </w:rPr>
        <w:t xml:space="preserve">for </w:t>
      </w:r>
      <w:r w:rsidR="00EA2F45">
        <w:rPr>
          <w:lang w:val="en-GB"/>
        </w:rPr>
        <w:t>the 4</w:t>
      </w:r>
      <w:r w:rsidR="00263C3C">
        <w:rPr>
          <w:lang w:val="en-GB"/>
        </w:rPr>
        <w:t>7</w:t>
      </w:r>
      <w:r w:rsidR="00EA2F45">
        <w:rPr>
          <w:lang w:val="en-GB"/>
        </w:rPr>
        <w:t xml:space="preserve"> species,</w:t>
      </w:r>
      <w:r w:rsidR="00EA2F45" w:rsidRPr="00BC5462">
        <w:rPr>
          <w:lang w:val="en-GB"/>
        </w:rPr>
        <w:t xml:space="preserve"> </w:t>
      </w:r>
      <w:r w:rsidR="00082221">
        <w:rPr>
          <w:lang w:val="en-GB"/>
        </w:rPr>
        <w:t xml:space="preserve">measured by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r w:rsidR="00EC01D1">
        <w:rPr>
          <w:lang w:val="en-GB"/>
        </w:rPr>
        <w:t xml:space="preserve"> </w:t>
      </w:r>
      <w:r w:rsidR="004B5F99">
        <w:t>O</w:t>
      </w:r>
      <w:r w:rsidR="00A86FE0">
        <w:t xml:space="preserve">il </w:t>
      </w:r>
      <w:r w:rsidR="00F72179">
        <w:t xml:space="preserve">analyses and measurements were done in three batches, corresponding with seed availability after each year's collection campaign. </w:t>
      </w:r>
      <w:r w:rsidR="000377A1">
        <w:t xml:space="preserve">We collected fully mature seeds, following the </w:t>
      </w:r>
      <w:r w:rsidR="000377A1">
        <w:fldChar w:fldCharType="begin" w:fldLock="1"/>
      </w:r>
      <w:r w:rsidR="00C1372C">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ENSCONET (2009)","plainTextFormattedCitation":"(ENSCONET, 2009)","previouslyFormattedCitation":"(ENSCONET, 2009)"},"properties":{"noteIndex":0},"schema":"https://github.com/citation-style-language/schema/raw/master/csl-citation.json"}</w:instrText>
      </w:r>
      <w:r w:rsidR="000377A1">
        <w:fldChar w:fldCharType="separate"/>
      </w:r>
      <w:r w:rsidR="000377A1" w:rsidRPr="00803AAC">
        <w:rPr>
          <w:noProof/>
        </w:rPr>
        <w:t xml:space="preserve">ENSCONET </w:t>
      </w:r>
      <w:r w:rsidR="000377A1">
        <w:rPr>
          <w:noProof/>
        </w:rPr>
        <w:t>(</w:t>
      </w:r>
      <w:r w:rsidR="000377A1" w:rsidRPr="00803AAC">
        <w:rPr>
          <w:noProof/>
        </w:rPr>
        <w:t>2009)</w:t>
      </w:r>
      <w:r w:rsidR="000377A1">
        <w:fldChar w:fldCharType="end"/>
      </w:r>
      <w:r w:rsidR="000377A1">
        <w:t xml:space="preserve"> protocol, and applied a consistent methodology for all experiments</w:t>
      </w:r>
      <w:r w:rsidR="00FE34C8">
        <w:t>.</w:t>
      </w:r>
      <w:r w:rsidR="000377A1">
        <w:t xml:space="preserve"> </w:t>
      </w:r>
      <w:r w:rsidR="00FE34C8">
        <w:t>N</w:t>
      </w:r>
      <w:r w:rsidR="000377A1">
        <w:t xml:space="preserve">evertheless, </w:t>
      </w:r>
      <w:r w:rsidR="00FE34C8">
        <w:t xml:space="preserve">to ensure comparability, </w:t>
      </w:r>
      <w:r w:rsidR="000377A1">
        <w:t xml:space="preserve">we </w:t>
      </w:r>
      <w:r w:rsidR="00574920">
        <w:t xml:space="preserve">conducted a preliminary analysis to test potential differences </w:t>
      </w:r>
      <w:r w:rsidR="00293CFD">
        <w:t>in oil analysis between years</w:t>
      </w:r>
      <w:r w:rsidR="000377A1">
        <w:t xml:space="preserve"> (data not shown).</w:t>
      </w:r>
      <w:r w:rsidR="00293CFD">
        <w:t xml:space="preserve"> </w:t>
      </w:r>
      <w:r w:rsidR="004B5F99">
        <w:t xml:space="preserve">Since we did not find </w:t>
      </w:r>
      <w:r w:rsidR="00293CFD">
        <w:t xml:space="preserve">significant differences </w:t>
      </w:r>
      <w:r w:rsidR="004B5F99">
        <w:t xml:space="preserve">between </w:t>
      </w:r>
      <w:r w:rsidR="00646F26">
        <w:t>years</w:t>
      </w:r>
      <w:r w:rsidR="00FE34C8">
        <w:t>, we are confident that our dataset is comparable and appropriate for the proposed analysis</w:t>
      </w:r>
      <w:r w:rsidR="00B77466">
        <w:t xml:space="preserve">. </w:t>
      </w:r>
    </w:p>
    <w:p w14:paraId="69EE86C4" w14:textId="50B0542A"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963385">
        <w:rPr>
          <w:lang w:val="en-GB"/>
        </w:rPr>
        <w:t>,</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5A3962">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lt;i&gt;et al.&lt;/i&gt;, 2023)","plainTextFormattedCitation":"(SER et al., 2023)","previouslyFormattedCitation":"(SER &lt;i&gt;et al.&lt;/i&gt;, 2023)"},"properties":{"noteIndex":0},"schema":"https://github.com/citation-style-language/schema/raw/master/csl-citation.json"}</w:instrText>
      </w:r>
      <w:r w:rsidR="00CA2838">
        <w:rPr>
          <w:lang w:val="en-GB"/>
        </w:rPr>
        <w:fldChar w:fldCharType="separate"/>
      </w:r>
      <w:r w:rsidR="001D70E1" w:rsidRPr="001D70E1">
        <w:rPr>
          <w:noProof/>
          <w:lang w:val="en-GB"/>
        </w:rPr>
        <w:t xml:space="preserve">(SER </w:t>
      </w:r>
      <w:r w:rsidR="001D70E1" w:rsidRPr="001D70E1">
        <w:rPr>
          <w:i/>
          <w:noProof/>
          <w:lang w:val="en-GB"/>
        </w:rPr>
        <w:t>et al.</w:t>
      </w:r>
      <w:r w:rsidR="001D70E1" w:rsidRPr="001D70E1">
        <w:rPr>
          <w:noProof/>
          <w:lang w:val="en-GB"/>
        </w:rPr>
        <w:t>, 2023)</w:t>
      </w:r>
      <w:r w:rsidR="00CA2838">
        <w:rPr>
          <w:lang w:val="en-GB"/>
        </w:rPr>
        <w:fldChar w:fldCharType="end"/>
      </w:r>
      <w:r w:rsidR="00C46E37">
        <w:rPr>
          <w:lang w:val="en-GB"/>
        </w:rPr>
        <w:t xml:space="preserve"> and classified as either generalist or strict lowland</w:t>
      </w:r>
      <w:r w:rsidR="00B20642">
        <w:rPr>
          <w:lang w:val="en-GB"/>
        </w:rPr>
        <w:t xml:space="preserve"> species</w:t>
      </w:r>
      <w:r w:rsidR="00C46E37">
        <w:rPr>
          <w:lang w:val="en-GB"/>
        </w:rPr>
        <w:t>.</w:t>
      </w:r>
      <w:r>
        <w:rPr>
          <w:lang w:val="en-GB"/>
        </w:rPr>
        <w:t xml:space="preserve"> In addition to our</w:t>
      </w:r>
      <w:r w:rsidR="00C46E37">
        <w:rPr>
          <w:lang w:val="en-GB"/>
        </w:rPr>
        <w:t xml:space="preserve"> </w:t>
      </w:r>
      <w:r>
        <w:rPr>
          <w:lang w:val="en-GB"/>
        </w:rPr>
        <w:lastRenderedPageBreak/>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w:t>
      </w:r>
      <w:r w:rsidR="004B5F99">
        <w:rPr>
          <w:lang w:val="en-GB"/>
        </w:rPr>
        <w:t xml:space="preserve">test potential effects of </w:t>
      </w:r>
      <w:r w:rsidR="00690C6A">
        <w:rPr>
          <w:lang w:val="en-GB"/>
        </w:rPr>
        <w:t xml:space="preserve">species </w:t>
      </w:r>
      <w:r w:rsidR="007F5A42">
        <w:rPr>
          <w:rFonts w:eastAsia="Times New Roman" w:cstheme="minorHAnsi"/>
          <w:color w:val="000000"/>
          <w:lang w:eastAsia="ca-ES"/>
        </w:rPr>
        <w:t>altitudinal distribution</w:t>
      </w:r>
      <w:r w:rsidR="00C46E37">
        <w:rPr>
          <w:lang w:val="en-GB"/>
        </w:rPr>
        <w:t xml:space="preserve">,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A18939F" w14:textId="2B0A63A4" w:rsidR="00FE45D7" w:rsidRPr="008D1F58" w:rsidRDefault="0059238C" w:rsidP="0072295D">
      <w:pPr>
        <w:spacing w:line="360" w:lineRule="auto"/>
        <w:ind w:firstLine="720"/>
        <w:jc w:val="both"/>
        <w:rPr>
          <w:color w:val="FF0000"/>
          <w:lang w:val="en-GB"/>
        </w:rPr>
      </w:pPr>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1B04EF">
        <w:rPr>
          <w:lang w:val="en-GB"/>
        </w:rPr>
        <w:t xml:space="preserve"> </w:t>
      </w:r>
      <w:r w:rsidR="00963385">
        <w:rPr>
          <w:lang w:val="en-GB"/>
        </w:rPr>
        <w:t xml:space="preserve">(EHS) </w:t>
      </w:r>
      <w:r w:rsidR="001B04EF">
        <w:rPr>
          <w:lang w:val="en-GB"/>
        </w:rPr>
        <w:t>as a surrogate of germination timing</w:t>
      </w:r>
      <w:r w:rsidR="00133561">
        <w:rPr>
          <w:lang w:val="en-GB"/>
        </w:rPr>
        <w:t>,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w:t>
      </w:r>
      <w:r w:rsidR="00963385">
        <w:rPr>
          <w:lang w:val="en-GB"/>
        </w:rPr>
        <w:t>study region</w:t>
      </w:r>
      <w:r w:rsidR="006875F1">
        <w:rPr>
          <w:lang w:val="en-GB"/>
        </w:rPr>
        <w:t xml:space="preserve"> </w:t>
      </w:r>
      <w:r w:rsidR="00E63F8B">
        <w:rPr>
          <w:lang w:val="en-GB"/>
        </w:rPr>
        <w:fldChar w:fldCharType="begin" w:fldLock="1"/>
      </w:r>
      <w:r w:rsidR="005A3962">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E63F8B">
        <w:rPr>
          <w:lang w:val="en-GB"/>
        </w:rPr>
        <w:fldChar w:fldCharType="separate"/>
      </w:r>
      <w:r w:rsidR="001D70E1" w:rsidRPr="001D70E1">
        <w:rPr>
          <w:noProof/>
        </w:rPr>
        <w:t xml:space="preserve">(Espinosa del Alba </w:t>
      </w:r>
      <w:r w:rsidR="001D70E1" w:rsidRPr="001D70E1">
        <w:rPr>
          <w:i/>
          <w:noProof/>
        </w:rPr>
        <w:t>et al.</w:t>
      </w:r>
      <w:r w:rsidR="001D70E1" w:rsidRPr="001D70E1">
        <w:rPr>
          <w:noProof/>
        </w:rPr>
        <w:t>,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FE45D7" w:rsidRPr="00FE45D7">
        <w:t xml:space="preserve">Using </w:t>
      </w:r>
      <w:r w:rsidR="00963385">
        <w:t xml:space="preserve">EHS </w:t>
      </w:r>
      <w:r w:rsidR="00FE45D7" w:rsidRPr="00FE45D7">
        <w:t>instead of time or speed values allows to standardize germination timing metrics independently of incubation temperatures.</w:t>
      </w:r>
      <w:r w:rsidR="00FE45D7">
        <w:rPr>
          <w:color w:val="FF0000"/>
        </w:rPr>
        <w:t xml:space="preserve"> </w:t>
      </w:r>
      <w:r w:rsidR="00690C6A" w:rsidRPr="008D1F58">
        <w:t xml:space="preserve">This metric is also a good surrogate of germination strategies of alpine plants that allows to differentiate ecological preferences in alpine habitats </w:t>
      </w:r>
      <w:r w:rsidR="00690C6A">
        <w:rPr>
          <w:lang w:val="en-GB"/>
        </w:rPr>
        <w:fldChar w:fldCharType="begin" w:fldLock="1"/>
      </w:r>
      <w:r w:rsidR="00690C6A">
        <w:rPr>
          <w:lang w:val="en-GB"/>
        </w:rPr>
        <w:instrText xml:space="preserve">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w:instrText>
      </w:r>
      <w:r w:rsidR="00690C6A" w:rsidRPr="008D1F58">
        <w:rPr>
          <w:lang w:val="en-GB"/>
        </w:rPr>
        <w:instrText>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690C6A">
        <w:rPr>
          <w:lang w:val="en-GB"/>
        </w:rPr>
        <w:fldChar w:fldCharType="separate"/>
      </w:r>
      <w:r w:rsidR="00690C6A" w:rsidRPr="008D1F58">
        <w:rPr>
          <w:noProof/>
        </w:rPr>
        <w:t xml:space="preserve">(Espinosa del Alba </w:t>
      </w:r>
      <w:r w:rsidR="00690C6A" w:rsidRPr="008D1F58">
        <w:rPr>
          <w:i/>
          <w:noProof/>
        </w:rPr>
        <w:t>et al.</w:t>
      </w:r>
      <w:r w:rsidR="00690C6A" w:rsidRPr="008D1F58">
        <w:rPr>
          <w:noProof/>
        </w:rPr>
        <w:t>, 2024)</w:t>
      </w:r>
      <w:r w:rsidR="00690C6A">
        <w:rPr>
          <w:lang w:val="en-GB"/>
        </w:rPr>
        <w:fldChar w:fldCharType="end"/>
      </w:r>
      <w:r w:rsidR="00690C6A">
        <w:rPr>
          <w:lang w:val="en-GB"/>
        </w:rPr>
        <w:t>.</w:t>
      </w:r>
    </w:p>
    <w:p w14:paraId="527E7A17" w14:textId="782A88A9" w:rsidR="003A2D07" w:rsidRDefault="009A1828" w:rsidP="0072295D">
      <w:pPr>
        <w:spacing w:line="360" w:lineRule="auto"/>
        <w:ind w:firstLine="720"/>
        <w:jc w:val="both"/>
        <w:rPr>
          <w:rFonts w:eastAsia="Times New Roman" w:cstheme="minorHAnsi"/>
          <w:color w:val="000000"/>
          <w:lang w:eastAsia="ca-ES"/>
        </w:rPr>
      </w:pPr>
      <w:r w:rsidRPr="00BB02F7">
        <w:t xml:space="preserve">Seed </w:t>
      </w:r>
      <w:r w:rsidR="00312E3C" w:rsidRPr="008D1F58">
        <w:t>longevity</w:t>
      </w:r>
      <w:r w:rsidR="003A2D07" w:rsidRPr="008D1F58">
        <w:t xml:space="preserve"> </w:t>
      </w:r>
      <w:r w:rsidR="0059238C" w:rsidRPr="008D1F58">
        <w:t xml:space="preserve">was </w:t>
      </w:r>
      <w:r w:rsidR="00BC7A5C" w:rsidRPr="008D1F58">
        <w:t xml:space="preserve">experimentally </w:t>
      </w:r>
      <w:r w:rsidR="0059238C" w:rsidRPr="008D1F58">
        <w:t xml:space="preserve">calculated </w:t>
      </w:r>
      <w:r w:rsidR="003A2D07" w:rsidRPr="008D1F58">
        <w:t xml:space="preserve">for </w:t>
      </w:r>
      <w:r w:rsidR="00881208" w:rsidRPr="008D1F58">
        <w:t>3</w:t>
      </w:r>
      <w:r w:rsidR="001B5A56" w:rsidRPr="008D1F58">
        <w:t>3</w:t>
      </w:r>
      <w:r w:rsidR="0060245E" w:rsidRPr="008D1F58">
        <w:t xml:space="preserve"> </w:t>
      </w:r>
      <w:r w:rsidR="003A2D07" w:rsidRPr="008D1F58">
        <w:t>species</w:t>
      </w:r>
      <w:r w:rsidR="00C53403" w:rsidRPr="008D1F58">
        <w:t xml:space="preserve"> in the laboratory</w:t>
      </w:r>
      <w:r w:rsidR="006875F1" w:rsidRPr="008D1F58">
        <w:t xml:space="preserve"> using</w:t>
      </w:r>
      <w:r w:rsidR="00C12CB8" w:rsidRPr="008D1F58">
        <w:t xml:space="preserve"> a </w:t>
      </w:r>
      <w:r w:rsidR="0021061A" w:rsidRPr="008D1F58">
        <w:t xml:space="preserve">standard </w:t>
      </w:r>
      <w:r w:rsidR="0054619F" w:rsidRPr="008D1F58">
        <w:t>comparative longevity protocol</w:t>
      </w:r>
      <w:r w:rsidR="008C545A" w:rsidRPr="008D1F58">
        <w:t xml:space="preserve"> </w:t>
      </w:r>
      <w:r w:rsidR="008C545A">
        <w:rPr>
          <w:lang w:val="en-GB"/>
        </w:rPr>
        <w:fldChar w:fldCharType="begin" w:fldLock="1"/>
      </w:r>
      <w:r w:rsidR="005A3962" w:rsidRPr="008D1F58">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w:instrText>
      </w:r>
      <w:r w:rsidR="005A3962">
        <w:rPr>
          <w:lang w:val="en-GB"/>
        </w:rPr>
        <w:instrText>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lt;i&gt;et al.&lt;/i&gt;, 2009; Davies &lt;i&gt;et al.&lt;/i&gt;, 2016)","manualFormatting":"(Probert, Daws and Hay, 2009; Davies et al., 2016)","plainTextFormattedCitation":"(Probert et al., 2009; Davies et al., 2016)","previouslyFormattedCitation":"(Probert &lt;i&gt;et al.&lt;/i&gt;, 2009;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w:t>
      </w:r>
      <w:r w:rsidR="005D2793" w:rsidRPr="00803AAC">
        <w:rPr>
          <w:i/>
          <w:lang w:val="en-GB"/>
        </w:rPr>
        <w:t>et</w:t>
      </w:r>
      <w:r w:rsidR="005D2793">
        <w:rPr>
          <w:lang w:val="en-GB"/>
        </w:rPr>
        <w:t xml:space="preserve">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 xml:space="preserve">species </w:t>
      </w:r>
      <w:r w:rsidR="00FE45D7">
        <w:rPr>
          <w:lang w:val="en-GB"/>
        </w:rPr>
        <w:t>of</w:t>
      </w:r>
      <w:r w:rsidR="008D1066">
        <w:rPr>
          <w:lang w:val="en-GB"/>
        </w:rPr>
        <w:t xml:space="preserve"> </w:t>
      </w:r>
      <w:r w:rsidR="00D656EF" w:rsidRPr="00EF59BA">
        <w:rPr>
          <w:lang w:val="en-GB"/>
        </w:rPr>
        <w:t>Cistaceae</w:t>
      </w:r>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w:t>
      </w:r>
      <w:r w:rsidR="008C2030">
        <w:rPr>
          <w:lang w:val="en-GB"/>
        </w:rPr>
        <w:t>1</w:t>
      </w:r>
      <w:r w:rsidR="00764DED">
        <w:rPr>
          <w:lang w:val="en-GB"/>
        </w:rPr>
        <w:t>0 seeds</w:t>
      </w:r>
      <w:r w:rsidR="00EE7D98">
        <w:rPr>
          <w:lang w:val="en-GB"/>
        </w:rPr>
        <w:t>/</w:t>
      </w:r>
      <w:r w:rsidR="00764DED">
        <w:rPr>
          <w:lang w:val="en-GB"/>
        </w:rPr>
        <w:t xml:space="preserve"> species) were first rehydrated</w:t>
      </w:r>
      <w:r w:rsidR="00015C00">
        <w:rPr>
          <w:lang w:val="en-GB"/>
        </w:rPr>
        <w:t xml:space="preserve"> to 47% </w:t>
      </w:r>
      <w:r w:rsidR="00CE332C">
        <w:t>relative humidity</w:t>
      </w:r>
      <w:r w:rsidR="00CE332C">
        <w:rPr>
          <w:lang w:val="en-GB"/>
        </w:rPr>
        <w:t xml:space="preserve"> (</w:t>
      </w:r>
      <w:r w:rsidR="00015C00">
        <w:rPr>
          <w:lang w:val="en-GB"/>
        </w:rPr>
        <w:t>RH</w:t>
      </w:r>
      <w:r w:rsidR="00CE332C">
        <w:rPr>
          <w:lang w:val="en-GB"/>
        </w:rPr>
        <w:t>)</w:t>
      </w:r>
      <w:r w:rsidR="00015C00">
        <w:rPr>
          <w:lang w:val="en-GB"/>
        </w:rPr>
        <w:t xml:space="preserve"> at 20</w:t>
      </w:r>
      <w:r w:rsidR="008A1D3F">
        <w:rPr>
          <w:lang w:val="en-GB"/>
        </w:rPr>
        <w:t>°</w:t>
      </w:r>
      <w:r w:rsidR="00015C00">
        <w:rPr>
          <w:lang w:val="en-GB"/>
        </w:rPr>
        <w:t xml:space="preserve">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w:t>
      </w:r>
      <w:r w:rsidR="00C93EAC">
        <w:rPr>
          <w:lang w:val="en-GB"/>
        </w:rPr>
        <w:t xml:space="preserve"> per species</w:t>
      </w:r>
      <w:r w:rsidR="00426EAE" w:rsidRPr="00426EAE">
        <w:rPr>
          <w:lang w:val="en-GB"/>
        </w:rPr>
        <w:t xml:space="preserve">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C93EAC">
        <w:rPr>
          <w:lang w:val="en-GB"/>
        </w:rPr>
        <w:t>sub</w:t>
      </w:r>
      <w:r w:rsidR="0027085C">
        <w:rPr>
          <w:lang w:val="en-GB"/>
        </w:rPr>
        <w:t xml:space="preserve">sequently </w:t>
      </w:r>
      <w:r w:rsidR="00674BCB">
        <w:rPr>
          <w:lang w:val="en-GB"/>
        </w:rPr>
        <w:t>sown in P</w:t>
      </w:r>
      <w:r w:rsidR="00674BCB" w:rsidRPr="00426EAE">
        <w:rPr>
          <w:lang w:val="en-GB"/>
        </w:rPr>
        <w:t xml:space="preserve">etri dishes </w:t>
      </w:r>
      <w:r w:rsidR="009F7B2A">
        <w:rPr>
          <w:lang w:val="en-GB"/>
        </w:rPr>
        <w:t>with 1% agar with GA</w:t>
      </w:r>
      <w:r w:rsidR="009F7B2A" w:rsidRPr="009F7B2A">
        <w:rPr>
          <w:vertAlign w:val="subscript"/>
          <w:lang w:val="en-GB"/>
        </w:rPr>
        <w:t>3</w:t>
      </w:r>
      <w:r w:rsidR="00DE32F6">
        <w:rPr>
          <w:vertAlign w:val="subscript"/>
          <w:lang w:val="en-GB"/>
        </w:rPr>
        <w:t xml:space="preserve"> </w:t>
      </w:r>
      <w:r w:rsidR="00DE32F6">
        <w:rPr>
          <w:lang w:val="en-GB"/>
        </w:rPr>
        <w:t>(</w:t>
      </w:r>
      <w:r w:rsidR="00C23BAA">
        <w:rPr>
          <w:lang w:val="en-GB"/>
        </w:rPr>
        <w:t>250 mg/L)</w:t>
      </w:r>
      <w:r w:rsidR="009F7B2A">
        <w:rPr>
          <w:lang w:val="en-GB"/>
        </w:rPr>
        <w:t xml:space="preserve"> </w:t>
      </w:r>
      <w:r w:rsidR="00674BCB">
        <w:rPr>
          <w:lang w:val="en-GB"/>
        </w:rPr>
        <w:fldChar w:fldCharType="begin" w:fldLock="1"/>
      </w:r>
      <w:r w:rsidR="005A3962">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lt;i&gt;et al.&lt;/i&gt;, 2015)","plainTextFormattedCitation":"(Davies et al., 2015)","previouslyFormattedCitation":"(Davies &lt;i&gt;et al.&lt;/i&gt;, 2015)"},"properties":{"noteIndex":0},"schema":"https://github.com/citation-style-language/schema/raw/master/csl-citation.json"}</w:instrText>
      </w:r>
      <w:r w:rsidR="00674BCB">
        <w:rPr>
          <w:lang w:val="en-GB"/>
        </w:rPr>
        <w:fldChar w:fldCharType="separate"/>
      </w:r>
      <w:r w:rsidR="001D70E1" w:rsidRPr="001D70E1">
        <w:rPr>
          <w:noProof/>
          <w:lang w:val="en-GB"/>
        </w:rPr>
        <w:t xml:space="preserve">(Davies </w:t>
      </w:r>
      <w:r w:rsidR="001D70E1" w:rsidRPr="001D70E1">
        <w:rPr>
          <w:i/>
          <w:noProof/>
          <w:lang w:val="en-GB"/>
        </w:rPr>
        <w:t>et al.</w:t>
      </w:r>
      <w:r w:rsidR="001D70E1" w:rsidRPr="001D70E1">
        <w:rPr>
          <w:noProof/>
          <w:lang w:val="en-GB"/>
        </w:rPr>
        <w:t>, 2015)</w:t>
      </w:r>
      <w:r w:rsidR="00674BCB">
        <w:rPr>
          <w:lang w:val="en-GB"/>
        </w:rPr>
        <w:fldChar w:fldCharType="end"/>
      </w:r>
      <w:r w:rsidR="00674BCB">
        <w:rPr>
          <w:lang w:val="en-GB"/>
        </w:rPr>
        <w:t xml:space="preserve">. </w:t>
      </w:r>
      <w:r w:rsidR="000167C5">
        <w:rPr>
          <w:lang w:val="en-GB"/>
        </w:rPr>
        <w:t>G</w:t>
      </w:r>
      <w:r w:rsidR="00C141CF">
        <w:rPr>
          <w:lang w:val="en-GB"/>
        </w:rPr>
        <w:t>ermination conditions for the species were set with a 12/12h photoperiod and two alternating temperatures</w:t>
      </w:r>
      <w:r w:rsidR="0041032E">
        <w:rPr>
          <w:lang w:val="en-GB"/>
        </w:rPr>
        <w:t>, depending on species optimal germination conditions</w:t>
      </w:r>
      <w:r w:rsidR="00C635A0">
        <w:rPr>
          <w:lang w:val="en-GB"/>
        </w:rPr>
        <w:t xml:space="preserve">, </w:t>
      </w:r>
      <w:r w:rsidR="00C141CF">
        <w:rPr>
          <w:lang w:val="en-GB"/>
        </w:rPr>
        <w:t>at 22-12</w:t>
      </w:r>
      <w:r w:rsidR="00EB2C54">
        <w:rPr>
          <w:lang w:val="en-GB"/>
        </w:rPr>
        <w:t>°</w:t>
      </w:r>
      <w:r w:rsidR="00C141CF">
        <w:rPr>
          <w:lang w:val="en-GB"/>
        </w:rPr>
        <w:t>C or 15/5</w:t>
      </w:r>
      <w:r w:rsidR="00EB2C54">
        <w:rPr>
          <w:lang w:val="en-GB"/>
        </w:rPr>
        <w:t>°</w:t>
      </w:r>
      <w:r w:rsidR="00C141CF">
        <w:rPr>
          <w:lang w:val="en-GB"/>
        </w:rPr>
        <w:t xml:space="preserve">C </w:t>
      </w:r>
      <w:r w:rsidR="00C141CF" w:rsidRPr="00872262">
        <w:rPr>
          <w:lang w:val="en-GB"/>
        </w:rPr>
        <w:t>(see</w:t>
      </w:r>
      <w:r w:rsidR="00C141CF" w:rsidRPr="00011F1A">
        <w:rPr>
          <w:lang w:val="en-GB"/>
        </w:rPr>
        <w:t xml:space="preserve"> supplementary Table S3)</w:t>
      </w:r>
      <w:r w:rsidR="00C141CF">
        <w:rPr>
          <w:lang w:val="en-GB"/>
        </w:rPr>
        <w:t>.</w:t>
      </w:r>
      <w:r w:rsidR="00EB2C54">
        <w:rPr>
          <w:lang w:val="en-GB"/>
        </w:rPr>
        <w:t xml:space="preserve"> A special procedure was followed for </w:t>
      </w:r>
      <w:r w:rsidR="00EB2C54" w:rsidRPr="008D2234">
        <w:rPr>
          <w:i/>
          <w:iCs/>
          <w:lang w:val="en-GB"/>
        </w:rPr>
        <w:t>Saxifraga oppositifolia</w:t>
      </w:r>
      <w:r w:rsidR="00674BCB">
        <w:rPr>
          <w:lang w:val="en-GB"/>
        </w:rPr>
        <w:t xml:space="preserve">, </w:t>
      </w:r>
      <w:r w:rsidR="00EB2C54">
        <w:rPr>
          <w:lang w:val="en-GB"/>
        </w:rPr>
        <w:t>which</w:t>
      </w:r>
      <w:r w:rsidR="00674BCB">
        <w:rPr>
          <w:lang w:val="en-GB"/>
        </w:rPr>
        <w:t xml:space="preserve"> requir</w:t>
      </w:r>
      <w:r w:rsidR="00EB2C54">
        <w:rPr>
          <w:lang w:val="en-GB"/>
        </w:rPr>
        <w:t>es</w:t>
      </w:r>
      <w:r w:rsidR="00674BCB">
        <w:rPr>
          <w:lang w:val="en-GB"/>
        </w:rPr>
        <w:t xml:space="preserve"> a cold stratification period </w:t>
      </w:r>
      <w:r w:rsidR="00EB2C54">
        <w:rPr>
          <w:lang w:val="en-GB"/>
        </w:rPr>
        <w:t>(</w:t>
      </w:r>
      <w:r w:rsidR="00674BCB">
        <w:rPr>
          <w:lang w:val="en-GB"/>
        </w:rPr>
        <w:t>5</w:t>
      </w:r>
      <w:r w:rsidR="00EB2C54">
        <w:rPr>
          <w:lang w:val="en-GB"/>
        </w:rPr>
        <w:t>°</w:t>
      </w:r>
      <w:r w:rsidR="00674BCB">
        <w:rPr>
          <w:lang w:val="en-GB"/>
        </w:rPr>
        <w:t xml:space="preserve">C in darkness for </w:t>
      </w:r>
      <w:r w:rsidR="00EB2C54">
        <w:rPr>
          <w:lang w:val="en-GB"/>
        </w:rPr>
        <w:t>30 days)</w:t>
      </w:r>
      <w:r w:rsidR="00C635A0">
        <w:rPr>
          <w:lang w:val="en-GB"/>
        </w:rPr>
        <w:t xml:space="preserve"> before moving it to germination chambers</w:t>
      </w:r>
      <w:r w:rsidR="00EE138C">
        <w:rPr>
          <w:lang w:val="en-GB"/>
        </w:rPr>
        <w:t xml:space="preserve"> </w:t>
      </w:r>
      <w:r w:rsidR="00EE138C" w:rsidRPr="00EE138C">
        <w:rPr>
          <w:lang w:val="en-GB"/>
        </w:rPr>
        <w:t>(Aralab climatic chamber Fitoclima S600 PL, equipped with 4 led modules 11W 350mA)</w:t>
      </w:r>
      <w:r w:rsidR="00660511">
        <w:rPr>
          <w:lang w:val="en-GB"/>
        </w:rPr>
        <w:t xml:space="preserve">. </w:t>
      </w:r>
      <w:r w:rsidR="002F028B">
        <w:rPr>
          <w:lang w:val="en-GB"/>
        </w:rPr>
        <w:t>Longevity experiments were performed in two batches</w:t>
      </w:r>
      <w:r w:rsidR="00C42593">
        <w:rPr>
          <w:lang w:val="en-GB"/>
        </w:rPr>
        <w:t xml:space="preserve">, </w:t>
      </w:r>
      <w:r w:rsidR="00C42593">
        <w:t>corresponding with the seed availability after each year's collection campaign</w:t>
      </w:r>
      <w:r w:rsidR="002F028B">
        <w:rPr>
          <w:lang w:val="en-GB"/>
        </w:rPr>
        <w:t>, with the same protocol, and preli</w:t>
      </w:r>
      <w:r w:rsidR="00525871">
        <w:rPr>
          <w:lang w:val="en-GB"/>
        </w:rPr>
        <w:t xml:space="preserve">minary analysis showed no significant differences between </w:t>
      </w:r>
      <w:r w:rsidR="00F75B9A">
        <w:rPr>
          <w:lang w:val="en-GB"/>
        </w:rPr>
        <w:t xml:space="preserve">experimental </w:t>
      </w:r>
      <w:r w:rsidR="00525871">
        <w:rPr>
          <w:lang w:val="en-GB"/>
        </w:rPr>
        <w:t xml:space="preserve">batches (data not shown). </w:t>
      </w:r>
      <w:r w:rsidR="00426EAE" w:rsidRPr="00426EAE">
        <w:rPr>
          <w:lang w:val="en-GB"/>
        </w:rPr>
        <w:t xml:space="preserve">After sowing, seeds were checked once a week </w:t>
      </w:r>
      <w:r w:rsidR="00426EAE" w:rsidRPr="00426EAE">
        <w:rPr>
          <w:lang w:val="en-GB"/>
        </w:rPr>
        <w:lastRenderedPageBreak/>
        <w:t xml:space="preserve">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 xml:space="preserve">Petri dishes. </w:t>
      </w:r>
      <w:r w:rsidR="00674BCB">
        <w:rPr>
          <w:lang w:val="en-GB"/>
        </w:rPr>
        <w:t>U</w:t>
      </w:r>
      <w:r w:rsidR="00426EAE" w:rsidRPr="00426EAE">
        <w:rPr>
          <w:lang w:val="en-GB"/>
        </w:rPr>
        <w:t xml:space="preserve">ngerminated seeds </w:t>
      </w:r>
      <w:r w:rsidR="00674BCB">
        <w:rPr>
          <w:lang w:val="en-GB"/>
        </w:rPr>
        <w:t xml:space="preserve">at the end of the test </w:t>
      </w:r>
      <w:r w:rsidR="00426EAE" w:rsidRPr="00426EAE">
        <w:rPr>
          <w:lang w:val="en-GB"/>
        </w:rPr>
        <w:t xml:space="preserve">were cut-tested </w:t>
      </w:r>
      <w:r w:rsidR="00D07034">
        <w:rPr>
          <w:lang w:val="en-GB"/>
        </w:rPr>
        <w:t xml:space="preserve">under the binocular </w:t>
      </w:r>
      <w:r w:rsidR="002F63BC">
        <w:rPr>
          <w:lang w:val="en-GB"/>
        </w:rPr>
        <w:t>stereoscope</w:t>
      </w:r>
      <w:r w:rsidR="00D07034">
        <w:rPr>
          <w:lang w:val="en-GB"/>
        </w:rPr>
        <w:t xml:space="preserve"> </w:t>
      </w:r>
      <w:r w:rsidR="009D3C6D">
        <w:rPr>
          <w:lang w:val="en-GB"/>
        </w:rPr>
        <w:t>to assess the embryo's state visually</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5A3962">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93A27" w:rsidRPr="00F95F23">
        <w:rPr>
          <w:rFonts w:cstheme="minorHAnsi"/>
          <w:color w:val="000000"/>
        </w:rPr>
        <w:fldChar w:fldCharType="separate"/>
      </w:r>
      <w:r w:rsidR="001D70E1" w:rsidRPr="001D70E1">
        <w:rPr>
          <w:rFonts w:cstheme="minorHAnsi"/>
          <w:noProof/>
          <w:color w:val="000000"/>
        </w:rPr>
        <w:t>(Baskin &amp;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p>
    <w:p w14:paraId="4D134C89" w14:textId="7E3E359A" w:rsidR="0064010B" w:rsidRDefault="0064010B" w:rsidP="0072295D">
      <w:pPr>
        <w:spacing w:line="360" w:lineRule="auto"/>
        <w:ind w:firstLine="720"/>
        <w:rPr>
          <w:rFonts w:eastAsia="Times New Roman" w:cstheme="minorHAnsi"/>
          <w:color w:val="000000"/>
          <w:lang w:eastAsia="ca-ES"/>
        </w:rPr>
      </w:pPr>
      <w:r w:rsidRPr="0064010B">
        <w:rPr>
          <w:rFonts w:eastAsia="Times New Roman" w:cstheme="minorHAnsi"/>
          <w:color w:val="000000"/>
          <w:lang w:eastAsia="ca-ES"/>
        </w:rPr>
        <w:t>Probit analysis was carried out on the data using GenStat</w:t>
      </w:r>
      <w:r>
        <w:rPr>
          <w:rFonts w:eastAsia="Times New Roman" w:cstheme="minorHAnsi"/>
          <w:color w:val="000000"/>
          <w:lang w:eastAsia="ca-ES"/>
        </w:rPr>
        <w:t xml:space="preserve"> </w:t>
      </w:r>
      <w:r w:rsidRPr="0064010B">
        <w:rPr>
          <w:rFonts w:eastAsia="Times New Roman" w:cstheme="minorHAnsi"/>
          <w:color w:val="000000"/>
          <w:lang w:eastAsia="ca-ES"/>
        </w:rPr>
        <w:t>Release 11.1 (VSN International Ltd, Oxford, UK) 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mp; Roberts, 1980)","plainTextFormattedCitation":"(Ellis &amp; Roberts, 1980)","previouslyFormattedCitation":"(Ellis &amp;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Ellis &amp;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307EF637"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t>where v is the viability (in normal equivalent deviates, NED)</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w:t>
      </w:r>
    </w:p>
    <w:p w14:paraId="47774C0B" w14:textId="55AE7320"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w:t>
      </w:r>
      <w:r w:rsidR="00C04BEB">
        <w:rPr>
          <w:rFonts w:eastAsia="Times New Roman"/>
          <w:lang w:eastAsia="ca-ES"/>
        </w:rPr>
        <w:t>´ microclimatic</w:t>
      </w:r>
      <w:r w:rsidR="007B2047">
        <w:rPr>
          <w:rFonts w:eastAsia="Times New Roman"/>
          <w:lang w:eastAsia="ca-ES"/>
        </w:rPr>
        <w:t xml:space="preserve"> preferences</w:t>
      </w:r>
    </w:p>
    <w:p w14:paraId="6428D3C4" w14:textId="1EF8CFC3" w:rsidR="00D83583" w:rsidRPr="00D83583" w:rsidRDefault="00C04BEB" w:rsidP="002D4175">
      <w:pPr>
        <w:spacing w:line="360" w:lineRule="auto"/>
        <w:ind w:firstLine="720"/>
        <w:jc w:val="both"/>
        <w:rPr>
          <w:lang w:eastAsia="ca-ES"/>
        </w:rPr>
      </w:pPr>
      <w:r>
        <w:rPr>
          <w:lang w:val="en-GB"/>
        </w:rPr>
        <w:t>W</w:t>
      </w:r>
      <w:r w:rsidR="00804ECA">
        <w:rPr>
          <w:lang w:val="en-GB"/>
        </w:rPr>
        <w:t xml:space="preserve">e </w:t>
      </w:r>
      <w:r w:rsidR="00A97575">
        <w:rPr>
          <w:lang w:val="en-GB"/>
        </w:rPr>
        <w:t>established</w:t>
      </w:r>
      <w:r w:rsidR="00804ECA">
        <w:rPr>
          <w:lang w:val="en-GB"/>
        </w:rPr>
        <w:t xml:space="preserve"> 20 plots (1 m²)</w:t>
      </w:r>
      <w:r w:rsidR="00BD725D">
        <w:rPr>
          <w:lang w:val="en-GB"/>
        </w:rPr>
        <w:t xml:space="preserve"> per site </w:t>
      </w:r>
      <w:r>
        <w:rPr>
          <w:lang w:val="en-GB"/>
        </w:rPr>
        <w:t>in a parallel field experiment</w:t>
      </w:r>
      <w:r w:rsidR="00804ECA">
        <w:rPr>
          <w:lang w:val="en-GB"/>
        </w:rPr>
        <w:t xml:space="preserve"> </w:t>
      </w:r>
      <w:r>
        <w:rPr>
          <w:lang w:val="en-GB"/>
        </w:rPr>
        <w:t>(</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sidR="00804ECA">
        <w:rPr>
          <w:lang w:val="en-GB"/>
        </w:rPr>
        <w:t xml:space="preserve">where we </w:t>
      </w:r>
      <w:r w:rsidR="00616041">
        <w:rPr>
          <w:lang w:val="en-GB"/>
        </w:rPr>
        <w:t xml:space="preserve">recorded all vascular species and </w:t>
      </w:r>
      <w:r w:rsidR="00804ECA">
        <w:rPr>
          <w:lang w:val="en-GB"/>
        </w:rPr>
        <w:t>buried a</w:t>
      </w:r>
      <w:r w:rsidR="00616041">
        <w:rPr>
          <w:lang w:val="en-GB"/>
        </w:rPr>
        <w:t xml:space="preserve"> temperature datalogger </w:t>
      </w:r>
      <w:r w:rsidR="00804ECA">
        <w:rPr>
          <w:lang w:val="en-GB"/>
        </w:rPr>
        <w:t>at a depth of 5 cm</w:t>
      </w:r>
      <w:r w:rsidR="00BD725D">
        <w:rPr>
          <w:lang w:val="en-GB"/>
        </w:rPr>
        <w:t xml:space="preserve"> </w:t>
      </w:r>
      <w:r w:rsidR="00804ECA">
        <w:rPr>
          <w:lang w:val="en-GB"/>
        </w:rPr>
        <w:t xml:space="preserve">(Thermochron, iButton, Newbury, UK; accuracy: ± 0.5 °C from -10 °C to +65 °C, resolution: 0.5 °C, records every four hours), </w:t>
      </w:r>
      <w:r>
        <w:rPr>
          <w:lang w:val="en-GB"/>
        </w:rPr>
        <w:t>recording</w:t>
      </w:r>
      <w:r w:rsidR="00804ECA">
        <w:rPr>
          <w:lang w:val="en-GB"/>
        </w:rPr>
        <w:t xml:space="preserve"> temperatures over 11 months. 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sidR="00804ECA">
        <w:rPr>
          <w:lang w:val="en-GB"/>
        </w:rPr>
        <w:t xml:space="preserve">(1) Growing Degree Days (GDD) as the sum of daily mean temperatures for days in which the soil mean temperature at five cm </w:t>
      </w:r>
      <w:r w:rsidR="007C4D62">
        <w:rPr>
          <w:lang w:val="en-GB"/>
        </w:rPr>
        <w:t xml:space="preserve">deep </w:t>
      </w:r>
      <w:r w:rsidR="00804ECA">
        <w:rPr>
          <w:lang w:val="en-GB"/>
        </w:rPr>
        <w:t xml:space="preserve">was above 5 </w:t>
      </w:r>
      <w:r w:rsidR="002D2E0E">
        <w:rPr>
          <w:lang w:val="en-GB"/>
        </w:rPr>
        <w:t>°</w:t>
      </w:r>
      <w:r w:rsidR="00804ECA">
        <w:rPr>
          <w:lang w:val="en-GB"/>
        </w:rPr>
        <w:t xml:space="preserve">C </w:t>
      </w:r>
      <w:r w:rsidR="00C663D5">
        <w:rPr>
          <w:lang w:val="en-GB"/>
        </w:rPr>
        <w:fldChar w:fldCharType="begin" w:fldLock="1"/>
      </w:r>
      <w:r w:rsidR="005A3962">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b)","manualFormatting":"(Körner, 2021)","plainTextFormattedCitation":"(Körner, 2021b)","previouslyFormattedCitation":"(Körner, 2021b)"},"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sidR="00804ECA">
        <w:rPr>
          <w:lang w:val="en-GB"/>
        </w:rPr>
        <w:t xml:space="preserve">; (2) Freezing Degree Days (FDD) as the sum of daily mean temperatures for days in which the mean temperature was below 0 </w:t>
      </w:r>
      <w:r w:rsidR="002D2E0E">
        <w:rPr>
          <w:lang w:val="en-GB"/>
        </w:rPr>
        <w:t>°</w:t>
      </w:r>
      <w:r w:rsidR="00804ECA">
        <w:rPr>
          <w:lang w:val="en-GB"/>
        </w:rPr>
        <w:t xml:space="preserve">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sidR="00804ECA">
        <w:rPr>
          <w:lang w:val="en-GB"/>
        </w:rPr>
        <w:t xml:space="preserve">; and (3) days with snow cover, based on the period in which the </w:t>
      </w:r>
      <w:r w:rsidR="001F1A5F">
        <w:rPr>
          <w:lang w:val="en-GB"/>
        </w:rPr>
        <w:t xml:space="preserve">daily </w:t>
      </w:r>
      <w:r w:rsidR="00804ECA">
        <w:rPr>
          <w:lang w:val="en-GB"/>
        </w:rPr>
        <w:t xml:space="preserve">maximum temperatures were &lt; 0.5 ºC and the minimum temperatures were &gt; -0.5 </w:t>
      </w:r>
      <w:r w:rsidR="002D2E0E">
        <w:rPr>
          <w:lang w:val="en-GB"/>
        </w:rPr>
        <w:t>°</w:t>
      </w:r>
      <w:r w:rsidR="00804ECA">
        <w:rPr>
          <w:lang w:val="en-GB"/>
        </w:rPr>
        <w:t xml:space="preserve">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sidR="00804ECA">
        <w:rPr>
          <w:lang w:val="en-GB"/>
        </w:rPr>
        <w:t xml:space="preserve">. Then, we used the bioclimatic indices to calculate the species' </w:t>
      </w:r>
      <w:r>
        <w:rPr>
          <w:lang w:val="en-GB"/>
        </w:rPr>
        <w:t xml:space="preserve">microclimatic </w:t>
      </w:r>
      <w:r w:rsidR="00DA62F2">
        <w:rPr>
          <w:lang w:val="en-GB"/>
        </w:rPr>
        <w:t>preferences</w:t>
      </w:r>
      <w:r w:rsidR="00804ECA">
        <w:rPr>
          <w:lang w:val="en-GB"/>
        </w:rPr>
        <w:t>,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w:t>
      </w:r>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77F225A9" w:rsidR="00E0513A" w:rsidRDefault="005418C2" w:rsidP="002D4175">
      <w:pPr>
        <w:spacing w:line="360" w:lineRule="auto"/>
        <w:ind w:firstLine="720"/>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C04BEB">
        <w:rPr>
          <w:rFonts w:eastAsia="Times New Roman" w:cstheme="minorHAnsi"/>
          <w:color w:val="000000"/>
          <w:lang w:eastAsia="ca-ES"/>
        </w:rPr>
        <w:t>To analyze functional trade-offs</w:t>
      </w:r>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w:t>
      </w:r>
      <w:r w:rsidR="00A275B2" w:rsidRPr="00B8263B">
        <w:rPr>
          <w:rFonts w:eastAsia="Times New Roman" w:cstheme="minorHAnsi"/>
          <w:color w:val="000000"/>
          <w:lang w:eastAsia="ca-ES"/>
        </w:rPr>
        <w:lastRenderedPageBreak/>
        <w:t xml:space="preserve">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w:t>
      </w:r>
      <w:r w:rsidR="00C04BEB">
        <w:rPr>
          <w:rFonts w:eastAsia="Times New Roman" w:cstheme="minorHAnsi"/>
          <w:color w:val="000000"/>
          <w:lang w:eastAsia="ca-ES"/>
        </w:rPr>
        <w:t>were</w:t>
      </w:r>
      <w:r w:rsidR="00C04BEB" w:rsidRPr="00B8263B">
        <w:rPr>
          <w:rFonts w:eastAsia="Times New Roman" w:cstheme="minorHAnsi"/>
          <w:color w:val="000000"/>
          <w:lang w:eastAsia="ca-ES"/>
        </w:rPr>
        <w:t xml:space="preserve"> </w:t>
      </w:r>
      <w:r w:rsidR="00A275B2" w:rsidRPr="00B8263B">
        <w:rPr>
          <w:rFonts w:eastAsia="Times New Roman" w:cstheme="minorHAnsi"/>
          <w:color w:val="000000"/>
          <w:lang w:eastAsia="ca-ES"/>
        </w:rPr>
        <w:t xml:space="preserve">used as </w:t>
      </w:r>
      <w:r w:rsidR="00774908" w:rsidRPr="00B8263B">
        <w:rPr>
          <w:rFonts w:eastAsia="Times New Roman" w:cstheme="minorHAnsi"/>
          <w:color w:val="000000"/>
          <w:lang w:eastAsia="ca-ES"/>
        </w:rPr>
        <w:t>an</w:t>
      </w:r>
      <w:r w:rsidR="00A275B2" w:rsidRPr="00B8263B">
        <w:rPr>
          <w:rFonts w:eastAsia="Times New Roman" w:cstheme="minorHAnsi"/>
          <w:color w:val="000000"/>
          <w:lang w:eastAsia="ca-ES"/>
        </w:rPr>
        <w:t xml:space="preserv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and model assumptions were visually checked and fulfilled</w:t>
      </w:r>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w:t>
      </w:r>
      <w:r w:rsidR="00C04BEB">
        <w:rPr>
          <w:rFonts w:eastAsia="Times New Roman" w:cstheme="minorHAnsi"/>
          <w:color w:val="000000"/>
          <w:lang w:eastAsia="ca-ES"/>
        </w:rPr>
        <w:t xml:space="preserve">To analyze </w:t>
      </w:r>
      <w:r w:rsidR="0078689F">
        <w:rPr>
          <w:rFonts w:eastAsia="Times New Roman" w:cstheme="minorHAnsi"/>
          <w:color w:val="000000"/>
          <w:lang w:eastAsia="ca-ES"/>
        </w:rPr>
        <w:t>ecological drivers</w:t>
      </w:r>
      <w:r w:rsidR="00A44223">
        <w:rPr>
          <w:rFonts w:eastAsia="Times New Roman" w:cstheme="minorHAnsi"/>
          <w:color w:val="000000"/>
          <w:lang w:eastAsia="ca-ES"/>
        </w:rPr>
        <w:t xml:space="preserve"> (altitudinal distribution and </w:t>
      </w:r>
      <w:r w:rsidR="00774908">
        <w:rPr>
          <w:rFonts w:eastAsia="Times New Roman" w:cstheme="minorHAnsi"/>
          <w:color w:val="000000"/>
          <w:lang w:eastAsia="ca-ES"/>
        </w:rPr>
        <w:t>microclimatic</w:t>
      </w:r>
      <w:r w:rsidR="00A44223">
        <w:rPr>
          <w:rFonts w:eastAsia="Times New Roman" w:cstheme="minorHAnsi"/>
          <w:color w:val="000000"/>
          <w:lang w:eastAsia="ca-ES"/>
        </w:rPr>
        <w:t xml:space="preserve"> </w:t>
      </w:r>
      <w:r w:rsidR="00232CC1">
        <w:rPr>
          <w:rFonts w:eastAsia="Times New Roman" w:cstheme="minorHAnsi"/>
          <w:color w:val="000000"/>
          <w:lang w:eastAsia="ca-ES"/>
        </w:rPr>
        <w:t>gradients, i.e. GDD, FDD and Snow), we investigate</w:t>
      </w:r>
      <w:r w:rsidR="00C04BEB">
        <w:rPr>
          <w:rFonts w:eastAsia="Times New Roman" w:cstheme="minorHAnsi"/>
          <w:color w:val="000000"/>
          <w:lang w:eastAsia="ca-ES"/>
        </w:rPr>
        <w:t>d</w:t>
      </w:r>
      <w:r w:rsidR="00232CC1">
        <w:rPr>
          <w:rFonts w:eastAsia="Times New Roman" w:cstheme="minorHAnsi"/>
          <w:color w:val="000000"/>
          <w:lang w:eastAsia="ca-ES"/>
        </w:rPr>
        <w:t xml:space="preserv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w:t>
      </w:r>
      <w:r w:rsidR="00C04BEB">
        <w:rPr>
          <w:rFonts w:eastAsia="Times New Roman" w:cstheme="minorHAnsi"/>
          <w:color w:val="000000"/>
          <w:lang w:eastAsia="ca-ES"/>
        </w:rPr>
        <w:t>were</w:t>
      </w:r>
      <w:r w:rsidR="00C04BEB" w:rsidRPr="00B8263B">
        <w:rPr>
          <w:rFonts w:eastAsia="Times New Roman" w:cstheme="minorHAnsi"/>
          <w:color w:val="000000"/>
          <w:lang w:eastAsia="ca-ES"/>
        </w:rPr>
        <w:t xml:space="preserve"> </w:t>
      </w:r>
      <w:r w:rsidR="0078689F" w:rsidRPr="00B8263B">
        <w:rPr>
          <w:rFonts w:eastAsia="Times New Roman" w:cstheme="minorHAnsi"/>
          <w:color w:val="000000"/>
          <w:lang w:eastAsia="ca-ES"/>
        </w:rPr>
        <w:t>used as the response variable</w:t>
      </w:r>
      <w:r w:rsidR="00BF66E5">
        <w:rPr>
          <w:rFonts w:eastAsia="Times New Roman" w:cstheme="minorHAnsi"/>
          <w:color w:val="000000"/>
          <w:lang w:eastAsia="ca-ES"/>
        </w:rPr>
        <w:t>, both log-transformed</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F1531F">
        <w:rPr>
          <w:rFonts w:eastAsia="Times New Roman" w:cstheme="minorHAnsi"/>
          <w:color w:val="000000"/>
          <w:lang w:eastAsia="ca-ES"/>
        </w:rPr>
        <w:t>.</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w:t>
      </w:r>
      <w:r w:rsidR="00F1531F">
        <w:rPr>
          <w:rFonts w:eastAsia="Times New Roman" w:cstheme="minorHAnsi"/>
          <w:color w:val="000000"/>
          <w:lang w:eastAsia="ca-ES"/>
        </w:rPr>
        <w:t>.</w:t>
      </w:r>
      <w:r w:rsidR="003C5298" w:rsidRPr="003C5298">
        <w:rPr>
          <w:rFonts w:eastAsia="Times New Roman" w:cstheme="minorHAnsi"/>
          <w:color w:val="000000"/>
          <w:lang w:eastAsia="ca-ES"/>
        </w:rPr>
        <w:t xml:space="preserv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Jin &amp;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mp; Schliep, 2019)","plainTextFormattedCitation":"(Paradis &amp; Schliep, 2019)","previouslyFormattedCitation":"(Paradis &amp;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Paradis &amp;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phylosignal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mean from posterior 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and when the CI values do not overlap with 0,</w:t>
      </w:r>
      <w:r w:rsidR="009365C6">
        <w:rPr>
          <w:rFonts w:eastAsia="Times New Roman" w:cstheme="minorHAnsi"/>
          <w:color w:val="000000"/>
          <w:lang w:eastAsia="ca-ES"/>
        </w:rPr>
        <w:t xml:space="preserve"> there is a significant effect of the explanatory variable.</w:t>
      </w:r>
    </w:p>
    <w:p w14:paraId="6E248184" w14:textId="73FEBC7F" w:rsidR="00CA1165" w:rsidRPr="00CA1165" w:rsidRDefault="000251A7" w:rsidP="00FF65F2">
      <w:pPr>
        <w:pStyle w:val="Ttulo2"/>
        <w:rPr>
          <w:lang w:val="en-GB"/>
        </w:rPr>
      </w:pPr>
      <w:r>
        <w:rPr>
          <w:lang w:val="en-GB"/>
        </w:rPr>
        <w:t>3.</w:t>
      </w:r>
      <w:r w:rsidR="008D1F58">
        <w:rPr>
          <w:lang w:val="en-GB"/>
        </w:rPr>
        <w:t xml:space="preserve"> </w:t>
      </w:r>
      <w:r w:rsidR="00671CEF">
        <w:rPr>
          <w:lang w:val="en-GB"/>
        </w:rPr>
        <w:t>Results</w:t>
      </w:r>
    </w:p>
    <w:p w14:paraId="672D0343" w14:textId="314E4F75"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r w:rsidR="00505B29">
        <w:rPr>
          <w:lang w:val="en-GB"/>
        </w:rPr>
        <w:t xml:space="preserve"> characterization</w:t>
      </w:r>
    </w:p>
    <w:p w14:paraId="1CEA0120" w14:textId="0DB41CBC" w:rsidR="00723F2B" w:rsidRPr="001E11F9" w:rsidRDefault="000F2246" w:rsidP="002D4175">
      <w:pPr>
        <w:spacing w:line="360" w:lineRule="auto"/>
        <w:ind w:firstLine="720"/>
        <w:jc w:val="both"/>
      </w:pPr>
      <w:r>
        <w:t xml:space="preserve">Within our local </w:t>
      </w:r>
      <w:r w:rsidR="00B6203B">
        <w:t xml:space="preserve">alpine </w:t>
      </w:r>
      <w:r>
        <w:t xml:space="preserve">species pool (n=47), oil content varies from 1.2% in </w:t>
      </w:r>
      <w:r w:rsidRPr="00D16A8C">
        <w:rPr>
          <w:i/>
          <w:iCs/>
        </w:rPr>
        <w:t>Avenella flexuosa</w:t>
      </w:r>
      <w:r>
        <w:t xml:space="preserve"> (</w:t>
      </w:r>
      <w:r w:rsidRPr="00EF59BA">
        <w:t>Poaceae</w:t>
      </w:r>
      <w:r>
        <w:t xml:space="preserve">) to 34.2% in </w:t>
      </w:r>
      <w:r w:rsidRPr="00D16A8C">
        <w:rPr>
          <w:i/>
          <w:iCs/>
        </w:rPr>
        <w:t>Jasione cavanillesii</w:t>
      </w:r>
      <w:r>
        <w:t xml:space="preserve"> (</w:t>
      </w:r>
      <w:r w:rsidRPr="00EF59BA">
        <w:t>Campanulaceae</w:t>
      </w:r>
      <w:r>
        <w:t>) (Fig</w:t>
      </w:r>
      <w:r w:rsidR="00C9518E">
        <w:t>.</w:t>
      </w:r>
      <w:r>
        <w:t xml:space="preserve"> </w:t>
      </w:r>
      <w:r w:rsidR="00AE6326" w:rsidRPr="00C9518E">
        <w:rPr>
          <w:b/>
          <w:bCs/>
        </w:rPr>
        <w:t>2</w:t>
      </w:r>
      <w:r w:rsidR="00C9518E" w:rsidRPr="00C9518E">
        <w:rPr>
          <w:b/>
          <w:bCs/>
        </w:rPr>
        <w:t>a</w:t>
      </w:r>
      <w:r>
        <w:t xml:space="preserve">).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 xml:space="preserve">These four </w:t>
      </w:r>
      <w:r w:rsidR="00FE45D7">
        <w:t>make up</w:t>
      </w:r>
      <w:r w:rsidR="003A50E2">
        <w:t xml:space="preserve"> 94.8% of seed oil content </w:t>
      </w:r>
      <w:r>
        <w:t>(se=23). Additionally, in our data set, erucic acid (C22:1n9) had high values only in Brassicaceae and gamma-linolenic acid (C18:3n6) in some Caryophyllaceae (Fig</w:t>
      </w:r>
      <w:r w:rsidR="00C9518E">
        <w:t>.</w:t>
      </w:r>
      <w:r>
        <w:t xml:space="preserve"> </w:t>
      </w:r>
      <w:r w:rsidR="00DF0936" w:rsidRPr="00C9518E">
        <w:rPr>
          <w:b/>
          <w:bCs/>
        </w:rPr>
        <w:t>2</w:t>
      </w:r>
      <w:r w:rsidR="00C9518E" w:rsidRPr="00C9518E">
        <w:rPr>
          <w:b/>
          <w:bCs/>
        </w:rPr>
        <w:t>b</w:t>
      </w:r>
      <w:r>
        <w:t xml:space="preserve">).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r w:rsidRPr="00D16A8C">
        <w:rPr>
          <w:i/>
          <w:iCs/>
        </w:rPr>
        <w:t>flexuosa</w:t>
      </w:r>
      <w:r w:rsidR="00C203E7">
        <w:rPr>
          <w:i/>
          <w:iCs/>
        </w:rPr>
        <w:t xml:space="preserve"> </w:t>
      </w:r>
      <w:r w:rsidR="00C203E7">
        <w:rPr>
          <w:iCs/>
        </w:rPr>
        <w:t>(Poaceae)</w:t>
      </w:r>
      <w:r>
        <w:t xml:space="preserve"> up to 20.1 in </w:t>
      </w:r>
      <w:r w:rsidRPr="00D16A8C">
        <w:rPr>
          <w:i/>
          <w:iCs/>
        </w:rPr>
        <w:t>Iberis carnosa</w:t>
      </w:r>
      <w:r>
        <w:t xml:space="preserve"> (Brassicaceae). </w:t>
      </w:r>
      <w:r w:rsidR="00BD2248">
        <w:t xml:space="preserve">Poaceae, Salicaceae, and Cistaceae generally </w:t>
      </w:r>
      <w:r>
        <w:t>had</w:t>
      </w:r>
      <w:r w:rsidR="00590E5A">
        <w:t xml:space="preserve"> higher </w:t>
      </w:r>
      <w:r w:rsidR="009468AA">
        <w:t xml:space="preserve">proportion of </w:t>
      </w:r>
      <w:r w:rsidR="00DF0936">
        <w:t>saturated fatty acids</w:t>
      </w:r>
      <w:r w:rsidR="00981694">
        <w:t>,</w:t>
      </w:r>
      <w:r w:rsidR="00590E5A">
        <w:t xml:space="preserve"> </w:t>
      </w:r>
      <w:r w:rsidR="009468AA">
        <w:t>while</w:t>
      </w:r>
      <w:r>
        <w:t xml:space="preserve"> Brassicaceae and Lamiaceae were </w:t>
      </w:r>
      <w:r w:rsidR="005C1359">
        <w:t>characterized</w:t>
      </w:r>
      <w:r>
        <w:t xml:space="preserve"> by higher </w:t>
      </w:r>
      <w:r w:rsidR="00DF0936">
        <w:t>unsaturated fatty acids</w:t>
      </w:r>
      <w:r>
        <w:t xml:space="preserve"> </w:t>
      </w:r>
      <w:r w:rsidR="00A16A22">
        <w:t xml:space="preserve">proportion </w:t>
      </w:r>
      <w:r>
        <w:t>(Fig</w:t>
      </w:r>
      <w:r w:rsidR="00C9518E">
        <w:t>.</w:t>
      </w:r>
      <w:r>
        <w:t xml:space="preserve"> </w:t>
      </w:r>
      <w:r w:rsidR="00DF0936" w:rsidRPr="00C9518E">
        <w:rPr>
          <w:b/>
          <w:bCs/>
        </w:rPr>
        <w:t>2</w:t>
      </w:r>
      <w:r w:rsidR="00C9518E" w:rsidRPr="00C9518E">
        <w:rPr>
          <w:b/>
          <w:bCs/>
        </w:rPr>
        <w:t>c</w:t>
      </w:r>
      <w:r>
        <w:t>).</w:t>
      </w:r>
    </w:p>
    <w:p w14:paraId="77B41039" w14:textId="46D3CF53" w:rsidR="00B97C30" w:rsidRDefault="003910A7" w:rsidP="008D1F58">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w:t>
      </w:r>
      <w:r w:rsidR="00C9518E">
        <w:t>.</w:t>
      </w:r>
      <w:r>
        <w:t xml:space="preserve"> </w:t>
      </w:r>
      <w:r w:rsidR="00E9345A" w:rsidRPr="00E9345A">
        <w:rPr>
          <w:b/>
          <w:bCs/>
        </w:rPr>
        <w:t>2</w:t>
      </w:r>
      <w:r w:rsidR="00C9518E" w:rsidRPr="00E9345A">
        <w:rPr>
          <w:b/>
          <w:bCs/>
        </w:rPr>
        <w:t>d</w:t>
      </w:r>
      <w:r w:rsidR="00E9345A" w:rsidRPr="00E9345A">
        <w:rPr>
          <w:b/>
          <w:bCs/>
        </w:rPr>
        <w:t>,e</w:t>
      </w:r>
      <w:r w:rsidR="00590E5A">
        <w:t xml:space="preserve">). The UFA/SFA ratio </w:t>
      </w:r>
      <w:r>
        <w:lastRenderedPageBreak/>
        <w:t xml:space="preserve">contributed the most to PC1 (26.4%) followed by </w:t>
      </w:r>
      <w:r w:rsidR="00693B74">
        <w:t>palmitic acid (</w:t>
      </w:r>
      <w:r w:rsidR="00590E5A">
        <w:t>C16:0</w:t>
      </w:r>
      <w:r w:rsidR="00693B74">
        <w:t xml:space="preserve">, </w:t>
      </w:r>
      <w:r w:rsidR="00590E5A">
        <w:t xml:space="preserve">18.6%), while </w:t>
      </w:r>
      <w:r w:rsidR="0067572E">
        <w:t>eicosenoic acid (</w:t>
      </w:r>
      <w:r w:rsidR="00590E5A">
        <w:t>C20:1n9</w:t>
      </w:r>
      <w:r w:rsidR="0067572E">
        <w:t>)</w:t>
      </w:r>
      <w:r w:rsidR="00590E5A">
        <w:t xml:space="preserve"> and </w:t>
      </w:r>
      <w:r w:rsidR="004A7504">
        <w:t>erucic acid (</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is not correlated with any specific </w:t>
      </w:r>
      <w:r w:rsidR="00F30A12">
        <w:t>fatty acid</w:t>
      </w:r>
      <w:r w:rsidR="00590E5A">
        <w:t xml:space="preserve"> (details in supplementary Table S</w:t>
      </w:r>
      <w:r w:rsidR="00693034">
        <w:t>4</w:t>
      </w:r>
      <w:r w:rsidR="00590E5A">
        <w:t>).</w:t>
      </w:r>
    </w:p>
    <w:p w14:paraId="28813F36" w14:textId="4530E894" w:rsidR="005B7E6E" w:rsidRPr="00486D77" w:rsidRDefault="00165466" w:rsidP="00E526DA">
      <w:pPr>
        <w:pStyle w:val="NormalWeb"/>
        <w:spacing w:line="360" w:lineRule="auto"/>
        <w:jc w:val="both"/>
      </w:pPr>
      <w:r>
        <w:rPr>
          <w:noProof/>
          <w:lang w:val="ca-ES" w:eastAsia="ca-ES"/>
        </w:rPr>
        <w:drawing>
          <wp:inline distT="0" distB="0" distL="0" distR="0" wp14:anchorId="37547537" wp14:editId="44DFB27F">
            <wp:extent cx="5397500" cy="6421120"/>
            <wp:effectExtent l="0" t="0" r="0" b="0"/>
            <wp:docPr id="14056281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6421120"/>
                    </a:xfrm>
                    <a:prstGeom prst="rect">
                      <a:avLst/>
                    </a:prstGeom>
                    <a:noFill/>
                    <a:ln>
                      <a:noFill/>
                    </a:ln>
                  </pic:spPr>
                </pic:pic>
              </a:graphicData>
            </a:graphic>
          </wp:inline>
        </w:drawing>
      </w:r>
    </w:p>
    <w:p w14:paraId="5E190B62" w14:textId="6CFF875B" w:rsidR="005B7E6E" w:rsidRDefault="00570633" w:rsidP="00E526DA">
      <w:pPr>
        <w:spacing w:line="360" w:lineRule="auto"/>
        <w:jc w:val="both"/>
        <w:rPr>
          <w:lang w:val="en-GB"/>
        </w:rPr>
      </w:pPr>
      <w:r w:rsidRPr="005B7E6E">
        <w:rPr>
          <w:lang w:val="en-GB"/>
        </w:rPr>
        <w:t>Fig</w:t>
      </w:r>
      <w:r>
        <w:rPr>
          <w:lang w:val="en-GB"/>
        </w:rPr>
        <w:t>ure</w:t>
      </w:r>
      <w:r w:rsidRPr="005B7E6E">
        <w:rPr>
          <w:lang w:val="en-GB"/>
        </w:rPr>
        <w:t xml:space="preserve"> </w:t>
      </w:r>
      <w:r>
        <w:rPr>
          <w:lang w:val="en-GB"/>
        </w:rPr>
        <w:t xml:space="preserve">2. </w:t>
      </w:r>
      <w:r w:rsidR="00981694">
        <w:rPr>
          <w:lang w:val="en-GB"/>
        </w:rPr>
        <w:t>Seed</w:t>
      </w:r>
      <w:r w:rsidR="002B4499">
        <w:rPr>
          <w:lang w:val="en-GB"/>
        </w:rPr>
        <w:t xml:space="preserve"> </w:t>
      </w:r>
      <w:r w:rsidR="00AF4D82">
        <w:rPr>
          <w:lang w:val="en-GB"/>
        </w:rPr>
        <w:t xml:space="preserve">oil content and </w:t>
      </w:r>
      <w:r w:rsidR="000D6E76">
        <w:rPr>
          <w:lang w:val="en-GB"/>
        </w:rPr>
        <w:t xml:space="preserve">composition </w:t>
      </w:r>
      <w:r w:rsidR="00981694">
        <w:rPr>
          <w:lang w:val="en-GB"/>
        </w:rPr>
        <w:t xml:space="preserve">in </w:t>
      </w:r>
      <w:r w:rsidR="00AF4D82">
        <w:rPr>
          <w:lang w:val="en-GB"/>
        </w:rPr>
        <w:t>47</w:t>
      </w:r>
      <w:r w:rsidR="00981694">
        <w:rPr>
          <w:lang w:val="en-GB"/>
        </w:rPr>
        <w:t xml:space="preserve"> alpine species from northwestern Spain</w:t>
      </w:r>
      <w:r w:rsidR="00AF4D82">
        <w:rPr>
          <w:lang w:val="en-GB"/>
        </w:rPr>
        <w:t xml:space="preserve">. </w:t>
      </w:r>
      <w:r w:rsidR="00E9345A">
        <w:rPr>
          <w:lang w:val="en-GB"/>
        </w:rPr>
        <w:t>(</w:t>
      </w:r>
      <w:r w:rsidR="00B77CF8" w:rsidRPr="00B77CF8">
        <w:rPr>
          <w:b/>
          <w:bCs/>
          <w:lang w:val="en-GB"/>
        </w:rPr>
        <w:t>a</w:t>
      </w:r>
      <w:r w:rsidR="00AF4D82">
        <w:rPr>
          <w:lang w:val="en-GB"/>
        </w:rPr>
        <w:t xml:space="preserve">) Oil content (%) per species, colours representing </w:t>
      </w:r>
      <w:r w:rsidR="00787E65">
        <w:rPr>
          <w:lang w:val="en-GB"/>
        </w:rPr>
        <w:t>orders</w:t>
      </w:r>
      <w:r w:rsidR="00AF4D82">
        <w:rPr>
          <w:lang w:val="en-GB"/>
        </w:rPr>
        <w:t xml:space="preserve"> as panel D. </w:t>
      </w:r>
      <w:r w:rsidR="00E9345A">
        <w:rPr>
          <w:lang w:val="en-GB"/>
        </w:rPr>
        <w:t>(</w:t>
      </w:r>
      <w:r w:rsidR="00B77CF8">
        <w:rPr>
          <w:b/>
          <w:bCs/>
          <w:lang w:val="en-GB"/>
        </w:rPr>
        <w:t>b</w:t>
      </w:r>
      <w:r w:rsidR="00AF4D82">
        <w:rPr>
          <w:lang w:val="en-GB"/>
        </w:rPr>
        <w:t xml:space="preserve">)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w:t>
      </w:r>
      <w:r w:rsidR="00E9345A">
        <w:rPr>
          <w:lang w:val="en-GB"/>
        </w:rPr>
        <w:t>(</w:t>
      </w:r>
      <w:r w:rsidR="00B77CF8">
        <w:rPr>
          <w:b/>
          <w:bCs/>
          <w:lang w:val="en-GB"/>
        </w:rPr>
        <w:t>c</w:t>
      </w:r>
      <w:r w:rsidR="00AF4D82">
        <w:rPr>
          <w:lang w:val="en-GB"/>
        </w:rPr>
        <w:t xml:space="preserve">) Seed oil composition </w:t>
      </w:r>
      <w:r w:rsidR="00AF4D82">
        <w:rPr>
          <w:lang w:val="en-GB"/>
        </w:rPr>
        <w:lastRenderedPageBreak/>
        <w:t xml:space="preserve">per species with </w:t>
      </w:r>
      <w:r w:rsidR="002C25C0">
        <w:rPr>
          <w:lang w:val="en-GB"/>
        </w:rPr>
        <w:t>fatty acids</w:t>
      </w:r>
      <w:r w:rsidR="00AF4D82">
        <w:rPr>
          <w:lang w:val="en-GB"/>
        </w:rPr>
        <w:t xml:space="preserve"> divided between Unsaturated Fatty Acids (UFA) and Saturated Fatty Acids (SFA). </w:t>
      </w:r>
      <w:r w:rsidR="00E9345A">
        <w:rPr>
          <w:lang w:val="en-GB"/>
        </w:rPr>
        <w:t>(</w:t>
      </w:r>
      <w:r w:rsidR="00B77CF8">
        <w:rPr>
          <w:b/>
          <w:bCs/>
          <w:lang w:val="en-GB"/>
        </w:rPr>
        <w:t>d</w:t>
      </w:r>
      <w:r w:rsidR="00AF4D82">
        <w:rPr>
          <w:lang w:val="en-GB"/>
        </w:rPr>
        <w:t xml:space="preserve">) PCA </w:t>
      </w:r>
      <w:r w:rsidR="00E72B11">
        <w:rPr>
          <w:lang w:val="en-GB"/>
        </w:rPr>
        <w:t xml:space="preserve">with </w:t>
      </w:r>
      <w:r w:rsidR="00AF4D82">
        <w:rPr>
          <w:lang w:val="en-GB"/>
        </w:rPr>
        <w:t xml:space="preserve">species </w:t>
      </w:r>
      <w:r w:rsidR="001F0EEE">
        <w:rPr>
          <w:lang w:val="en-GB"/>
        </w:rPr>
        <w:t xml:space="preserve">as </w:t>
      </w:r>
      <w:r w:rsidR="00AF4D82">
        <w:rPr>
          <w:lang w:val="en-GB"/>
        </w:rPr>
        <w:t xml:space="preserve">points and </w:t>
      </w:r>
      <w:r w:rsidR="00E9345A">
        <w:rPr>
          <w:lang w:val="en-GB"/>
        </w:rPr>
        <w:t>(</w:t>
      </w:r>
      <w:r w:rsidR="00B77CF8">
        <w:rPr>
          <w:b/>
          <w:bCs/>
          <w:lang w:val="en-GB"/>
        </w:rPr>
        <w:t>e</w:t>
      </w:r>
      <w:r w:rsidR="004357B6">
        <w:rPr>
          <w:lang w:val="en-GB"/>
        </w:rPr>
        <w:t xml:space="preserve">) variables </w:t>
      </w:r>
      <w:r w:rsidR="00AF4D82">
        <w:rPr>
          <w:lang w:val="en-GB"/>
        </w:rPr>
        <w:t>directions and contributions.</w:t>
      </w:r>
    </w:p>
    <w:p w14:paraId="24CD1E2E" w14:textId="566A362F" w:rsidR="003910A7" w:rsidRDefault="003910A7" w:rsidP="002D4175">
      <w:pPr>
        <w:spacing w:line="360" w:lineRule="auto"/>
        <w:ind w:firstLine="720"/>
        <w:jc w:val="both"/>
        <w:rPr>
          <w:lang w:val="en-GB"/>
        </w:rPr>
      </w:pPr>
      <w:r>
        <w:rPr>
          <w:lang w:val="en-GB"/>
        </w:rPr>
        <w:t>In our regional dataset with 80 species</w:t>
      </w:r>
      <w:r w:rsidR="00AE0C94">
        <w:rPr>
          <w:lang w:val="en-GB"/>
        </w:rPr>
        <w:t xml:space="preserve"> (Fig</w:t>
      </w:r>
      <w:r w:rsidR="00E9345A">
        <w:rPr>
          <w:lang w:val="en-GB"/>
        </w:rPr>
        <w:t>.</w:t>
      </w:r>
      <w:r w:rsidR="00AE0C94">
        <w:rPr>
          <w:lang w:val="en-GB"/>
        </w:rPr>
        <w:t xml:space="preserve"> </w:t>
      </w:r>
      <w:r w:rsidR="00AE0C94" w:rsidRPr="00E9345A">
        <w:rPr>
          <w:b/>
          <w:bCs/>
          <w:lang w:val="en-GB"/>
        </w:rPr>
        <w:t>3</w:t>
      </w:r>
      <w:r w:rsidR="00E9345A" w:rsidRPr="00E9345A">
        <w:rPr>
          <w:b/>
          <w:bCs/>
          <w:lang w:val="en-GB"/>
        </w:rPr>
        <w:t>a</w:t>
      </w:r>
      <w:r w:rsidR="00AE0C94">
        <w:rPr>
          <w:lang w:val="en-GB"/>
        </w:rPr>
        <w:t>), we found no significant differences</w:t>
      </w:r>
      <w:r w:rsidR="00981694">
        <w:rPr>
          <w:lang w:val="en-GB"/>
        </w:rPr>
        <w:t xml:space="preserve"> in seed</w:t>
      </w:r>
      <w:r w:rsidR="00AE0C94">
        <w:rPr>
          <w:lang w:val="en-GB"/>
        </w:rPr>
        <w:t xml:space="preserve"> </w:t>
      </w:r>
      <w:r w:rsidR="00981694">
        <w:rPr>
          <w:lang w:val="en-GB"/>
        </w:rPr>
        <w:t xml:space="preserve">oil content </w:t>
      </w:r>
      <w:r w:rsidR="00AE0C94">
        <w:rPr>
          <w:lang w:val="en-GB"/>
        </w:rPr>
        <w:t xml:space="preserve">between </w:t>
      </w:r>
      <w:r w:rsidR="007F5A42">
        <w:rPr>
          <w:rFonts w:eastAsia="Times New Roman" w:cstheme="minorHAnsi"/>
          <w:color w:val="000000"/>
          <w:lang w:eastAsia="ca-ES"/>
        </w:rPr>
        <w:t xml:space="preserve">altitudinal distribution, i.e. </w:t>
      </w:r>
      <w:r w:rsidR="00AE0C94">
        <w:rPr>
          <w:lang w:val="en-GB"/>
        </w:rPr>
        <w:t xml:space="preserve">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by phylogeny (</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random factors model details in supplementary Table S6</w:t>
      </w:r>
      <w:r w:rsidR="00981694">
        <w:rPr>
          <w:lang w:val="en-GB"/>
        </w:rPr>
        <w:t>)</w:t>
      </w:r>
      <w:r w:rsidR="00AE0C94">
        <w:rPr>
          <w:lang w:val="en-GB"/>
        </w:rPr>
        <w:t xml:space="preserve">. Similarly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 xml:space="preserve">oil content (%) </w:t>
      </w:r>
      <w:r w:rsidR="00AE0C94" w:rsidRPr="005809D4">
        <w:rPr>
          <w:lang w:val="en-GB"/>
        </w:rPr>
        <w:t>(posterior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We observed a considerable variation of seed oil content in smaller seeds, while variation was reduced with increasing seed mass (Fig</w:t>
      </w:r>
      <w:r w:rsidR="00E9345A">
        <w:rPr>
          <w:lang w:val="en-GB"/>
        </w:rPr>
        <w:t>.</w:t>
      </w:r>
      <w:r w:rsidR="00AE0C94">
        <w:rPr>
          <w:lang w:val="en-GB"/>
        </w:rPr>
        <w:t xml:space="preserve"> </w:t>
      </w:r>
      <w:r w:rsidR="00AE0C94" w:rsidRPr="00E9345A">
        <w:rPr>
          <w:b/>
          <w:bCs/>
          <w:lang w:val="en-GB"/>
        </w:rPr>
        <w:t>3</w:t>
      </w:r>
      <w:r w:rsidR="00E9345A" w:rsidRPr="00E9345A">
        <w:rPr>
          <w:b/>
          <w:bCs/>
          <w:lang w:val="en-GB"/>
        </w:rPr>
        <w:t>b</w:t>
      </w:r>
      <w:r w:rsidR="00AE0C94">
        <w:rPr>
          <w:lang w:val="en-GB"/>
        </w:rPr>
        <w:t>).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596E4C06" w:rsidR="003910A7" w:rsidRDefault="00165466" w:rsidP="003910A7">
      <w:pPr>
        <w:autoSpaceDE w:val="0"/>
        <w:autoSpaceDN w:val="0"/>
        <w:adjustRightInd w:val="0"/>
        <w:spacing w:after="0" w:line="360" w:lineRule="auto"/>
        <w:jc w:val="both"/>
        <w:rPr>
          <w:lang w:val="en-GB"/>
        </w:rPr>
      </w:pPr>
      <w:r>
        <w:rPr>
          <w:noProof/>
          <w:lang w:val="ca-ES" w:eastAsia="ca-ES"/>
        </w:rPr>
        <w:drawing>
          <wp:inline distT="0" distB="0" distL="0" distR="0" wp14:anchorId="2E908F55" wp14:editId="535D7F0B">
            <wp:extent cx="5397500" cy="4408170"/>
            <wp:effectExtent l="0" t="0" r="0" b="0"/>
            <wp:docPr id="6836545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4408170"/>
                    </a:xfrm>
                    <a:prstGeom prst="rect">
                      <a:avLst/>
                    </a:prstGeom>
                    <a:noFill/>
                    <a:ln>
                      <a:noFill/>
                    </a:ln>
                  </pic:spPr>
                </pic:pic>
              </a:graphicData>
            </a:graphic>
          </wp:inline>
        </w:drawing>
      </w:r>
    </w:p>
    <w:p w14:paraId="3697BC02" w14:textId="14B33A55" w:rsidR="003910A7" w:rsidRDefault="003910A7" w:rsidP="003910A7">
      <w:pPr>
        <w:spacing w:line="360" w:lineRule="auto"/>
        <w:jc w:val="both"/>
        <w:rPr>
          <w:lang w:val="en-GB"/>
        </w:rPr>
      </w:pPr>
      <w:r>
        <w:rPr>
          <w:lang w:val="en-GB"/>
        </w:rPr>
        <w:lastRenderedPageBreak/>
        <w:t xml:space="preserve">Figure </w:t>
      </w:r>
      <w:r w:rsidR="001F280F">
        <w:rPr>
          <w:lang w:val="en-GB"/>
        </w:rPr>
        <w:t>3</w:t>
      </w:r>
      <w:r>
        <w:rPr>
          <w:lang w:val="en-GB"/>
        </w:rPr>
        <w:t xml:space="preserve">. Regional oil content patterns (n=80 species). </w:t>
      </w:r>
      <w:r w:rsidR="004D0356">
        <w:rPr>
          <w:lang w:val="en-GB"/>
        </w:rPr>
        <w:t>(</w:t>
      </w:r>
      <w:r w:rsidR="00B77CF8">
        <w:rPr>
          <w:b/>
          <w:bCs/>
          <w:lang w:val="en-GB"/>
        </w:rPr>
        <w:t>a</w:t>
      </w:r>
      <w:r>
        <w:rPr>
          <w:lang w:val="en-GB"/>
        </w:rPr>
        <w:t xml:space="preserve">) Seed oil content (%) between regional altitudinal distribution showed by different colours. </w:t>
      </w:r>
      <w:r w:rsidR="004D0356">
        <w:rPr>
          <w:lang w:val="en-GB"/>
        </w:rPr>
        <w:t>(</w:t>
      </w:r>
      <w:r w:rsidR="00B77CF8">
        <w:rPr>
          <w:b/>
          <w:bCs/>
          <w:lang w:val="en-GB"/>
        </w:rPr>
        <w:t>b</w:t>
      </w:r>
      <w:r>
        <w:rPr>
          <w:lang w:val="en-GB"/>
        </w:rPr>
        <w:t>) Seed oil content (%) and seed mass (mg) non-significant relationship (</w:t>
      </w:r>
      <w:r w:rsidR="00181049">
        <w:rPr>
          <w:lang w:val="en-GB"/>
        </w:rPr>
        <w:t xml:space="preserve">from </w:t>
      </w:r>
      <w:r>
        <w:rPr>
          <w:lang w:val="en-GB"/>
        </w:rPr>
        <w:t>MCMC-GLMMs</w:t>
      </w:r>
      <w:r w:rsidR="00181049">
        <w:rPr>
          <w:lang w:val="en-GB"/>
        </w:rPr>
        <w:t xml:space="preserve"> models with gaussian family) showed by posterior mean (post. mean) and credible intervals (CI); if CI values do not overlap with 0, they indicate a significant relationship</w:t>
      </w:r>
      <w:r w:rsidR="000801D3">
        <w:rPr>
          <w:lang w:val="en-GB"/>
        </w:rPr>
        <w:t>.</w:t>
      </w:r>
    </w:p>
    <w:p w14:paraId="67D5EFD9" w14:textId="7374178E" w:rsidR="005B7E6E" w:rsidRDefault="00981694" w:rsidP="00E526DA">
      <w:pPr>
        <w:pStyle w:val="Ttulo3"/>
        <w:spacing w:line="360" w:lineRule="auto"/>
        <w:jc w:val="both"/>
        <w:rPr>
          <w:lang w:val="en-GB"/>
        </w:rPr>
      </w:pPr>
      <w:r>
        <w:rPr>
          <w:lang w:val="en-GB"/>
        </w:rPr>
        <w:t>Functional trade-offs</w:t>
      </w:r>
    </w:p>
    <w:p w14:paraId="6740C518" w14:textId="1C086A48" w:rsidR="00E00BFD" w:rsidRDefault="00193DC5" w:rsidP="002D4175">
      <w:pPr>
        <w:spacing w:line="360" w:lineRule="auto"/>
        <w:ind w:firstLine="720"/>
        <w:jc w:val="both"/>
        <w:rPr>
          <w:lang w:val="en-GB"/>
        </w:rPr>
      </w:pPr>
      <w:r>
        <w:rPr>
          <w:lang w:val="en-GB"/>
        </w:rPr>
        <w:t xml:space="preserve">Seed mass </w:t>
      </w:r>
      <w:r w:rsidR="00784CD5">
        <w:rPr>
          <w:lang w:val="en-GB"/>
        </w:rPr>
        <w:t xml:space="preserve">of our target alpine species </w:t>
      </w:r>
      <w:r>
        <w:rPr>
          <w:lang w:val="en-GB"/>
        </w:rPr>
        <w:t>ranged from 0.6 mg (</w:t>
      </w:r>
      <w:r w:rsidRPr="00D16A8C">
        <w:rPr>
          <w:i/>
          <w:iCs/>
          <w:lang w:val="en-GB"/>
        </w:rPr>
        <w:t>Sedum brevifolium</w:t>
      </w:r>
      <w:r>
        <w:rPr>
          <w:lang w:val="en-GB"/>
        </w:rPr>
        <w:t>) to 268 mg (</w:t>
      </w:r>
      <w:r w:rsidRPr="00D16A8C">
        <w:rPr>
          <w:i/>
          <w:iCs/>
          <w:lang w:val="en-GB"/>
        </w:rPr>
        <w:t>Jurinea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posterior mean=-0.02, CI: [-0.06|0.0</w:t>
      </w:r>
      <w:r w:rsidR="00F87D9B" w:rsidRPr="005809D4">
        <w:rPr>
          <w:lang w:val="en-GB"/>
        </w:rPr>
        <w:t>2]</w:t>
      </w:r>
      <w:r w:rsidRPr="005809D4">
        <w:rPr>
          <w:lang w:val="en-GB"/>
        </w:rPr>
        <w:t>,</w:t>
      </w:r>
      <w:r>
        <w:rPr>
          <w:lang w:val="en-GB"/>
        </w:rPr>
        <w:t xml:space="preserve"> Fig</w:t>
      </w:r>
      <w:r w:rsidR="004D0356">
        <w:rPr>
          <w:lang w:val="en-GB"/>
        </w:rPr>
        <w:t>.</w:t>
      </w:r>
      <w:r>
        <w:rPr>
          <w:lang w:val="en-GB"/>
        </w:rPr>
        <w:t xml:space="preserve"> </w:t>
      </w:r>
      <w:r w:rsidRPr="004D0356">
        <w:rPr>
          <w:b/>
          <w:bCs/>
          <w:lang w:val="en-GB"/>
        </w:rPr>
        <w:t>4</w:t>
      </w:r>
      <w:r w:rsidR="004D0356" w:rsidRPr="004D0356">
        <w:rPr>
          <w:b/>
          <w:bCs/>
          <w:lang w:val="en-GB"/>
        </w:rPr>
        <w:t>a</w:t>
      </w:r>
      <w:r>
        <w:rPr>
          <w:lang w:val="en-GB"/>
        </w:rPr>
        <w:t xml:space="preserve">,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w:t>
      </w:r>
      <w:r w:rsidR="004D0356">
        <w:rPr>
          <w:lang w:val="en-GB"/>
        </w:rPr>
        <w:t xml:space="preserve">Fig. </w:t>
      </w:r>
      <w:r w:rsidR="004D0356" w:rsidRPr="004D0356">
        <w:rPr>
          <w:b/>
          <w:bCs/>
          <w:lang w:val="en-GB"/>
        </w:rPr>
        <w:t>4a</w:t>
      </w:r>
      <w:r w:rsidR="004D0356">
        <w:rPr>
          <w:b/>
          <w:bCs/>
          <w:lang w:val="en-GB"/>
        </w:rPr>
        <w:t xml:space="preserve">, </w:t>
      </w:r>
      <w:r>
        <w:rPr>
          <w:lang w:val="en-GB"/>
        </w:rPr>
        <w:t xml:space="preserve">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p>
    <w:p w14:paraId="4ADAAA56" w14:textId="68C99591" w:rsidR="00E00BFD" w:rsidRDefault="00784CD5" w:rsidP="002D4175">
      <w:pPr>
        <w:spacing w:line="360" w:lineRule="auto"/>
        <w:ind w:firstLine="720"/>
        <w:jc w:val="both"/>
        <w:rPr>
          <w:lang w:val="en-GB"/>
        </w:rPr>
      </w:pPr>
      <w:r>
        <w:rPr>
          <w:lang w:val="en-GB"/>
        </w:rPr>
        <w:t>S</w:t>
      </w:r>
      <w:r w:rsidR="00E00BFD">
        <w:rPr>
          <w:lang w:val="en-GB"/>
        </w:rPr>
        <w:t>eed longevity (</w:t>
      </w:r>
      <w:r w:rsidR="00E8375E">
        <w:rPr>
          <w:lang w:val="en-GB"/>
        </w:rPr>
        <w:t>p</w:t>
      </w:r>
      <w:r w:rsidR="00C84D40">
        <w:rPr>
          <w:lang w:val="en-GB"/>
        </w:rPr>
        <w:t>50</w:t>
      </w:r>
      <w:r w:rsidR="00E00BFD">
        <w:rPr>
          <w:lang w:val="en-GB"/>
        </w:rPr>
        <w:t>)</w:t>
      </w:r>
      <w:r w:rsidR="00C84D40">
        <w:rPr>
          <w:lang w:val="en-GB"/>
        </w:rPr>
        <w:t xml:space="preserve">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w:t>
      </w:r>
      <w:r w:rsidR="003C4539">
        <w:rPr>
          <w:lang w:val="en-GB"/>
        </w:rPr>
        <w:t>85</w:t>
      </w:r>
      <w:r w:rsidR="009306C0">
        <w:rPr>
          <w:lang w:val="en-GB"/>
        </w:rPr>
        <w:t>, CI: [</w:t>
      </w:r>
      <w:r w:rsidR="00012090">
        <w:rPr>
          <w:lang w:val="en-GB"/>
        </w:rPr>
        <w:t>-1.</w:t>
      </w:r>
      <w:r w:rsidR="003C4539">
        <w:rPr>
          <w:lang w:val="en-GB"/>
        </w:rPr>
        <w:t>32</w:t>
      </w:r>
      <w:r w:rsidR="009306C0">
        <w:rPr>
          <w:lang w:val="en-GB"/>
        </w:rPr>
        <w:t>|</w:t>
      </w:r>
      <w:r w:rsidR="00012090">
        <w:rPr>
          <w:lang w:val="en-GB"/>
        </w:rPr>
        <w:t>-</w:t>
      </w:r>
      <w:r w:rsidR="009306C0">
        <w:rPr>
          <w:lang w:val="en-GB"/>
        </w:rPr>
        <w:t>0.</w:t>
      </w:r>
      <w:r w:rsidR="003C4539">
        <w:rPr>
          <w:lang w:val="en-GB"/>
        </w:rPr>
        <w:t>39</w:t>
      </w:r>
      <w:r w:rsidR="009306C0">
        <w:rPr>
          <w:lang w:val="en-GB"/>
        </w:rPr>
        <w:t>]</w:t>
      </w:r>
      <w:r w:rsidR="007464E1">
        <w:rPr>
          <w:lang w:val="en-GB"/>
        </w:rPr>
        <w:t xml:space="preserve">, </w:t>
      </w:r>
      <w:r w:rsidR="004D0356">
        <w:rPr>
          <w:lang w:val="en-GB"/>
        </w:rPr>
        <w:t xml:space="preserve">Fig. </w:t>
      </w:r>
      <w:r w:rsidR="004D0356" w:rsidRPr="004D0356">
        <w:rPr>
          <w:b/>
          <w:bCs/>
          <w:lang w:val="en-GB"/>
        </w:rPr>
        <w:t>4b</w:t>
      </w:r>
      <w:r w:rsidR="004D0356">
        <w:rPr>
          <w:b/>
          <w:bCs/>
          <w:lang w:val="en-GB"/>
        </w:rPr>
        <w:t>,</w:t>
      </w:r>
      <w:r w:rsidR="004D0356">
        <w:rPr>
          <w:lang w:val="en-GB"/>
        </w:rPr>
        <w:t xml:space="preserve"> </w:t>
      </w:r>
      <w:r w:rsidR="003F56F8">
        <w:rPr>
          <w:lang w:val="en-GB"/>
        </w:rPr>
        <w:t>left panel</w:t>
      </w:r>
      <w:r w:rsidR="00F620A9">
        <w:rPr>
          <w:lang w:val="en-GB"/>
        </w:rPr>
        <w:t>)</w:t>
      </w:r>
      <w:r w:rsidR="001F0EEE">
        <w:rPr>
          <w:lang w:val="en-GB"/>
        </w:rPr>
        <w:t xml:space="preserve">. The </w:t>
      </w:r>
      <w:r w:rsidR="00E8375E">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w:t>
      </w:r>
      <w:r w:rsidR="00903647">
        <w:rPr>
          <w:lang w:val="en-GB"/>
        </w:rPr>
        <w:t>73</w:t>
      </w:r>
      <w:r w:rsidR="00C377C0">
        <w:rPr>
          <w:lang w:val="en-GB"/>
        </w:rPr>
        <w:t>, CI: [-</w:t>
      </w:r>
      <w:r w:rsidR="007F017E">
        <w:rPr>
          <w:lang w:val="en-GB"/>
        </w:rPr>
        <w:t>2.</w:t>
      </w:r>
      <w:r w:rsidR="00903647">
        <w:rPr>
          <w:lang w:val="en-GB"/>
        </w:rPr>
        <w:t>29</w:t>
      </w:r>
      <w:r w:rsidR="00C377C0">
        <w:rPr>
          <w:lang w:val="en-GB"/>
        </w:rPr>
        <w:t>|</w:t>
      </w:r>
      <w:r w:rsidR="00903647">
        <w:rPr>
          <w:lang w:val="en-GB"/>
        </w:rPr>
        <w:t>1.15</w:t>
      </w:r>
      <w:r w:rsidR="00C377C0">
        <w:rPr>
          <w:lang w:val="en-GB"/>
        </w:rPr>
        <w:t>]</w:t>
      </w:r>
      <w:r w:rsidR="00D81FA2">
        <w:rPr>
          <w:lang w:val="en-GB"/>
        </w:rPr>
        <w:t xml:space="preserve">, </w:t>
      </w:r>
      <w:r w:rsidR="001017F1">
        <w:rPr>
          <w:lang w:val="en-GB"/>
        </w:rPr>
        <w:t>Fig</w:t>
      </w:r>
      <w:r w:rsidR="004D0356">
        <w:rPr>
          <w:lang w:val="en-GB"/>
        </w:rPr>
        <w:t>.</w:t>
      </w:r>
      <w:r w:rsidR="003F56F8">
        <w:rPr>
          <w:lang w:val="en-GB"/>
        </w:rPr>
        <w:t xml:space="preserve"> </w:t>
      </w:r>
      <w:r w:rsidR="003F56F8" w:rsidRPr="004D0356">
        <w:rPr>
          <w:b/>
          <w:bCs/>
          <w:lang w:val="en-GB"/>
        </w:rPr>
        <w:t>4</w:t>
      </w:r>
      <w:r w:rsidR="004D0356" w:rsidRPr="004D0356">
        <w:rPr>
          <w:b/>
          <w:bCs/>
          <w:lang w:val="en-GB"/>
        </w:rPr>
        <w:t>b</w:t>
      </w:r>
      <w:r w:rsidR="004D0356">
        <w:rPr>
          <w:b/>
          <w:bCs/>
          <w:lang w:val="en-GB"/>
        </w:rPr>
        <w:t>,</w:t>
      </w:r>
      <w:r w:rsidR="003F56F8">
        <w:rPr>
          <w:lang w:val="en-GB"/>
        </w:rPr>
        <w:t xml:space="preserve"> right panel</w:t>
      </w:r>
      <w:r w:rsidR="00BA1302">
        <w:rPr>
          <w:lang w:val="en-GB"/>
        </w:rPr>
        <w:t>)</w:t>
      </w:r>
      <w:r w:rsidR="00FE021F">
        <w:rPr>
          <w:lang w:val="en-GB"/>
        </w:rPr>
        <w:t xml:space="preserve">. </w:t>
      </w:r>
      <w:r w:rsidR="00BF549B">
        <w:rPr>
          <w:lang w:val="en-GB"/>
        </w:rPr>
        <w:t>Interestingly</w:t>
      </w:r>
      <w:r w:rsidR="00C53F19">
        <w:rPr>
          <w:lang w:val="en-GB"/>
        </w:rPr>
        <w:t>, phylogeny does not appear to have a</w:t>
      </w:r>
      <w:r w:rsidR="00F75B9A">
        <w:rPr>
          <w:lang w:val="en-GB"/>
        </w:rPr>
        <w:t>n important</w:t>
      </w:r>
      <w:r w:rsidR="00C53F19">
        <w:rPr>
          <w:lang w:val="en-GB"/>
        </w:rPr>
        <w:t xml:space="preserve"> effect either</w:t>
      </w:r>
      <w:r w:rsidR="007123B5">
        <w:rPr>
          <w:lang w:val="en-GB"/>
        </w:rPr>
        <w:t xml:space="preserve"> in the trait </w:t>
      </w:r>
      <w:r w:rsidR="00985591">
        <w:rPr>
          <w:lang w:val="en-GB"/>
        </w:rPr>
        <w:t>p50</w:t>
      </w:r>
      <w:r w:rsidR="007123B5">
        <w:rPr>
          <w:lang w:val="en-GB"/>
        </w:rPr>
        <w:t xml:space="preserve"> </w:t>
      </w:r>
      <w:r w:rsidR="007123B5" w:rsidRPr="00F75B9A">
        <w:rPr>
          <w:lang w:val="en-GB"/>
        </w:rPr>
        <w:t>(</w:t>
      </w:r>
      <w:r w:rsidR="00C53F19" w:rsidRPr="00F75B9A">
        <w:rPr>
          <w:lang w:val="en-GB"/>
        </w:rPr>
        <w:t>lambda =</w:t>
      </w:r>
      <w:r w:rsidR="00E36B9B" w:rsidRPr="00F75B9A">
        <w:rPr>
          <w:lang w:val="en-GB"/>
        </w:rPr>
        <w:t xml:space="preserve"> 0.0</w:t>
      </w:r>
      <w:r w:rsidR="004D16AF" w:rsidRPr="00F75B9A">
        <w:rPr>
          <w:lang w:val="en-GB"/>
        </w:rPr>
        <w:t>5</w:t>
      </w:r>
      <w:r w:rsidR="007123B5" w:rsidRPr="00F75B9A">
        <w:rPr>
          <w:lang w:val="en-GB"/>
        </w:rPr>
        <w:t>)</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1C0435">
        <w:rPr>
          <w:lang w:val="en-GB"/>
        </w:rPr>
        <w:t>2</w:t>
      </w:r>
      <w:r w:rsidR="00BF549B" w:rsidRPr="00F93F29">
        <w:rPr>
          <w:lang w:val="en-GB"/>
        </w:rPr>
        <w:t>, CI: [0|0.</w:t>
      </w:r>
      <w:r w:rsidR="00E376BA" w:rsidRPr="00F93F29">
        <w:rPr>
          <w:lang w:val="en-GB"/>
        </w:rPr>
        <w:t>4</w:t>
      </w:r>
      <w:r w:rsidR="001C0435">
        <w:rPr>
          <w:lang w:val="en-GB"/>
        </w:rPr>
        <w:t>3</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370603">
        <w:rPr>
          <w:lang w:val="en-GB"/>
        </w:rPr>
        <w:t>32</w:t>
      </w:r>
      <w:r w:rsidR="00BF549B" w:rsidRPr="00F93F29">
        <w:rPr>
          <w:lang w:val="en-GB"/>
        </w:rPr>
        <w:t>, CI: [0|0.</w:t>
      </w:r>
      <w:r w:rsidR="00370603">
        <w:rPr>
          <w:lang w:val="en-GB"/>
        </w:rPr>
        <w:t>9</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p>
    <w:p w14:paraId="42E2AFAB" w14:textId="794D4F47" w:rsidR="001F0EEE" w:rsidRPr="00E164ED" w:rsidRDefault="00D57535" w:rsidP="002D4175">
      <w:pPr>
        <w:spacing w:line="360" w:lineRule="auto"/>
        <w:ind w:firstLine="720"/>
        <w:jc w:val="both"/>
        <w:rPr>
          <w:highlight w:val="yellow"/>
          <w:lang w:val="en-GB"/>
        </w:rPr>
      </w:pPr>
      <w:r>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 xml:space="preserve">1245 </w:t>
      </w:r>
      <w:r w:rsidR="003604ED" w:rsidRPr="00256223">
        <w:rPr>
          <w:lang w:val="en-GB"/>
        </w:rPr>
        <w:t>°C</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and germination timing</w:t>
      </w:r>
      <w:r w:rsidR="00E00BFD">
        <w:rPr>
          <w:lang w:val="en-GB"/>
        </w:rPr>
        <w:t>,</w:t>
      </w:r>
      <w:r w:rsidR="00FC748E">
        <w:rPr>
          <w:lang w:val="en-GB"/>
        </w:rPr>
        <w:t xml:space="preserve">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w:t>
      </w:r>
      <w:r w:rsidR="004D0356">
        <w:rPr>
          <w:lang w:val="en-GB"/>
        </w:rPr>
        <w:t>.</w:t>
      </w:r>
      <w:r w:rsidR="00B30E6F">
        <w:rPr>
          <w:lang w:val="en-GB"/>
        </w:rPr>
        <w:t xml:space="preserve"> </w:t>
      </w:r>
      <w:r w:rsidR="00B30E6F" w:rsidRPr="004D0356">
        <w:rPr>
          <w:b/>
          <w:bCs/>
          <w:lang w:val="en-GB"/>
        </w:rPr>
        <w:t>4</w:t>
      </w:r>
      <w:r w:rsidR="004D0356" w:rsidRPr="004D0356">
        <w:rPr>
          <w:b/>
          <w:bCs/>
          <w:lang w:val="en-GB"/>
        </w:rPr>
        <w:t>c</w:t>
      </w:r>
      <w:r w:rsidR="00B30E6F">
        <w:rPr>
          <w:lang w:val="en-GB"/>
        </w:rPr>
        <w:t>)</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2E40FB90" w:rsidR="00BA798C" w:rsidRPr="00FD6841" w:rsidRDefault="00165466" w:rsidP="00E526DA">
      <w:pPr>
        <w:spacing w:line="360" w:lineRule="auto"/>
        <w:jc w:val="both"/>
        <w:rPr>
          <w:lang w:val="en-GB"/>
        </w:rPr>
      </w:pPr>
      <w:r>
        <w:rPr>
          <w:noProof/>
          <w:lang w:val="ca-ES" w:eastAsia="ca-ES"/>
        </w:rPr>
        <w:lastRenderedPageBreak/>
        <w:drawing>
          <wp:inline distT="0" distB="0" distL="0" distR="0" wp14:anchorId="750C9965" wp14:editId="4099479F">
            <wp:extent cx="5397500" cy="7840345"/>
            <wp:effectExtent l="0" t="0" r="0" b="8255"/>
            <wp:docPr id="5645753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633E5424" w14:textId="793ADDB5" w:rsidR="003A2D91" w:rsidRPr="00BC5462" w:rsidRDefault="00F34457" w:rsidP="00E526DA">
      <w:pPr>
        <w:spacing w:line="360" w:lineRule="auto"/>
        <w:jc w:val="both"/>
        <w:rPr>
          <w:lang w:val="en-GB"/>
        </w:rPr>
      </w:pPr>
      <w:r>
        <w:rPr>
          <w:lang w:val="en-GB"/>
        </w:rPr>
        <w:t xml:space="preserve">Figure 4. </w:t>
      </w:r>
      <w:r w:rsidR="00784CD5">
        <w:rPr>
          <w:lang w:val="en-GB"/>
        </w:rPr>
        <w:t>Relationships between s</w:t>
      </w:r>
      <w:r>
        <w:rPr>
          <w:lang w:val="en-GB"/>
        </w:rPr>
        <w:t xml:space="preserve">eed oil content and UFA/SFA </w:t>
      </w:r>
      <w:r w:rsidR="00784CD5">
        <w:rPr>
          <w:lang w:val="en-GB"/>
        </w:rPr>
        <w:t>ratio with (</w:t>
      </w:r>
      <w:r w:rsidR="00784CD5" w:rsidRPr="008D1F58">
        <w:rPr>
          <w:b/>
          <w:bCs/>
          <w:lang w:val="en-GB"/>
        </w:rPr>
        <w:t>a</w:t>
      </w:r>
      <w:r w:rsidR="00784CD5">
        <w:rPr>
          <w:lang w:val="en-GB"/>
        </w:rPr>
        <w:t>) seed mass, (</w:t>
      </w:r>
      <w:r w:rsidR="00784CD5" w:rsidRPr="008D1F58">
        <w:rPr>
          <w:b/>
          <w:bCs/>
          <w:lang w:val="en-GB"/>
        </w:rPr>
        <w:t>b</w:t>
      </w:r>
      <w:r w:rsidR="00784CD5">
        <w:rPr>
          <w:lang w:val="en-GB"/>
        </w:rPr>
        <w:t>) seed longevity (p50) and (</w:t>
      </w:r>
      <w:r w:rsidR="00784CD5" w:rsidRPr="008D1F58">
        <w:rPr>
          <w:b/>
          <w:bCs/>
          <w:lang w:val="en-GB"/>
        </w:rPr>
        <w:t>c</w:t>
      </w:r>
      <w:r w:rsidR="00784CD5">
        <w:rPr>
          <w:lang w:val="en-GB"/>
        </w:rPr>
        <w:t>) germination timing (EHS). All seed traits were measured for 47 alpine species of northwestern Spain in the laboratory. S</w:t>
      </w:r>
      <w:r w:rsidR="00855219">
        <w:rPr>
          <w:lang w:val="en-GB"/>
        </w:rPr>
        <w:t>ignificance</w:t>
      </w:r>
      <w:r w:rsidR="00784CD5">
        <w:rPr>
          <w:lang w:val="en-GB"/>
        </w:rPr>
        <w:t xml:space="preserve"> values</w:t>
      </w:r>
      <w:r w:rsidR="00855219">
        <w:rPr>
          <w:lang w:val="en-GB"/>
        </w:rPr>
        <w:t xml:space="preserve"> from MCMC-GLMM models </w:t>
      </w:r>
      <w:r w:rsidR="00855219">
        <w:rPr>
          <w:lang w:val="en-GB"/>
        </w:rPr>
        <w:lastRenderedPageBreak/>
        <w:t>(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do not overlap with 0, they</w:t>
      </w:r>
      <w:r w:rsidR="0049614C">
        <w:rPr>
          <w:lang w:val="en-GB"/>
        </w:rPr>
        <w:t xml:space="preserve"> </w:t>
      </w:r>
      <w:r w:rsidR="00105ACE">
        <w:rPr>
          <w:lang w:val="en-GB"/>
        </w:rPr>
        <w:t>indicate a significant relationship</w:t>
      </w:r>
      <w:r>
        <w:rPr>
          <w:lang w:val="en-GB"/>
        </w:rPr>
        <w:t>.</w:t>
      </w:r>
      <w:r w:rsidRPr="00D4696E">
        <w:t xml:space="preserve"> </w:t>
      </w:r>
      <w:r>
        <w:rPr>
          <w:lang w:val="en-GB"/>
        </w:rPr>
        <w:t xml:space="preserve">Colours represent the different </w:t>
      </w:r>
      <w:r w:rsidR="00273142">
        <w:rPr>
          <w:lang w:val="en-GB"/>
        </w:rPr>
        <w:t>plant orders</w:t>
      </w:r>
      <w:r>
        <w:rPr>
          <w:lang w:val="en-GB"/>
        </w:rPr>
        <w:t>.</w:t>
      </w:r>
    </w:p>
    <w:p w14:paraId="6BF2FEBD" w14:textId="36F039ED" w:rsidR="00870A76" w:rsidRDefault="00774908" w:rsidP="00E526DA">
      <w:pPr>
        <w:pStyle w:val="Ttulo3"/>
        <w:spacing w:line="360" w:lineRule="auto"/>
        <w:jc w:val="both"/>
        <w:rPr>
          <w:lang w:val="en-GB"/>
        </w:rPr>
      </w:pPr>
      <w:r>
        <w:rPr>
          <w:lang w:val="en-GB"/>
        </w:rPr>
        <w:t>Microclimatic</w:t>
      </w:r>
      <w:r w:rsidR="00B06D2C">
        <w:rPr>
          <w:lang w:val="en-GB"/>
        </w:rPr>
        <w:t xml:space="preserve"> drivers</w:t>
      </w:r>
    </w:p>
    <w:p w14:paraId="05BA3BDB" w14:textId="41458B48" w:rsidR="007B238F" w:rsidRDefault="007B0357" w:rsidP="00C75C07">
      <w:pPr>
        <w:spacing w:line="360" w:lineRule="auto"/>
        <w:ind w:firstLine="720"/>
        <w:jc w:val="both"/>
        <w:rPr>
          <w:lang w:val="en-GB"/>
        </w:rPr>
      </w:pPr>
      <w:r>
        <w:rPr>
          <w:lang w:val="en-GB"/>
        </w:rPr>
        <w:t xml:space="preserve">GDD values ranged from 650 to 2295 °C, averaging 1421 °C (se = 67.9), while FDD values ranged from 0.05 to 170 °C, with a mean of 31.8 °C (se = 4.7). We found a general trend of species with lower oil content and a lower UFA/SFA ratio </w:t>
      </w:r>
      <w:r w:rsidR="00E00BFD">
        <w:rPr>
          <w:lang w:val="en-GB"/>
        </w:rPr>
        <w:t>preferring</w:t>
      </w:r>
      <w:r>
        <w:rPr>
          <w:lang w:val="en-GB"/>
        </w:rPr>
        <w:t xml:space="preserve"> warmer conditions (high GDD and low FDD) along local microclimatic gradients</w:t>
      </w:r>
      <w:r w:rsidRPr="007B0357">
        <w:rPr>
          <w:lang w:val="en-GB"/>
        </w:rPr>
        <w:t xml:space="preserve"> </w:t>
      </w:r>
      <w:r>
        <w:rPr>
          <w:lang w:val="en-GB"/>
        </w:rPr>
        <w:t>(Fig</w:t>
      </w:r>
      <w:r w:rsidR="00D4696E">
        <w:rPr>
          <w:lang w:val="en-GB"/>
        </w:rPr>
        <w:t>.</w:t>
      </w:r>
      <w:r>
        <w:rPr>
          <w:lang w:val="en-GB"/>
        </w:rPr>
        <w:t xml:space="preserve"> </w:t>
      </w:r>
      <w:r w:rsidRPr="00D4696E">
        <w:rPr>
          <w:b/>
          <w:bCs/>
          <w:lang w:val="en-GB"/>
        </w:rPr>
        <w:t>5</w:t>
      </w:r>
      <w:r>
        <w:rPr>
          <w:lang w:val="en-GB"/>
        </w:rPr>
        <w:t>),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 xml:space="preserve">now values ranged from 3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4E99F7DA" w:rsidR="007612DD" w:rsidRDefault="00165466" w:rsidP="00E526DA">
      <w:pPr>
        <w:spacing w:line="360" w:lineRule="auto"/>
        <w:jc w:val="both"/>
        <w:rPr>
          <w:lang w:val="en-GB"/>
        </w:rPr>
      </w:pPr>
      <w:r>
        <w:rPr>
          <w:noProof/>
          <w:lang w:val="ca-ES" w:eastAsia="ca-ES"/>
        </w:rPr>
        <w:lastRenderedPageBreak/>
        <w:drawing>
          <wp:inline distT="0" distB="0" distL="0" distR="0" wp14:anchorId="5767D0E7" wp14:editId="47E53E71">
            <wp:extent cx="5397500" cy="7840345"/>
            <wp:effectExtent l="0" t="0" r="0" b="8255"/>
            <wp:docPr id="207622090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2FB67709" w14:textId="401626BE"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w:t>
      </w:r>
      <w:r w:rsidR="00D4696E">
        <w:rPr>
          <w:lang w:val="en-GB"/>
        </w:rPr>
        <w:t>(</w:t>
      </w:r>
      <w:r w:rsidR="00B77CF8" w:rsidRPr="00B77CF8">
        <w:rPr>
          <w:b/>
          <w:bCs/>
          <w:lang w:val="en-GB"/>
        </w:rPr>
        <w:t>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D4696E">
        <w:rPr>
          <w:lang w:val="en-GB"/>
        </w:rPr>
        <w:t>(</w:t>
      </w:r>
      <w:r w:rsidR="00B77CF8">
        <w:rPr>
          <w:b/>
          <w:bCs/>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D4696E">
        <w:rPr>
          <w:lang w:val="en-GB"/>
        </w:rPr>
        <w:t>(</w:t>
      </w:r>
      <w:r w:rsidR="00B77CF8">
        <w:rPr>
          <w:b/>
          <w:bCs/>
          <w:lang w:val="en-GB"/>
        </w:rPr>
        <w:t>c</w:t>
      </w:r>
      <w:r w:rsidR="00B5590A">
        <w:rPr>
          <w:lang w:val="en-GB"/>
        </w:rPr>
        <w:t xml:space="preserve">) </w:t>
      </w:r>
      <w:r w:rsidR="00D4696E">
        <w:rPr>
          <w:lang w:val="en-GB"/>
        </w:rPr>
        <w:t>r</w:t>
      </w:r>
      <w:r w:rsidR="001C05BD">
        <w:rPr>
          <w:lang w:val="en-GB"/>
        </w:rPr>
        <w:t>elationship</w:t>
      </w:r>
      <w:r w:rsidR="00B5590A">
        <w:rPr>
          <w:lang w:val="en-GB"/>
        </w:rPr>
        <w:t xml:space="preserve"> with S</w:t>
      </w:r>
      <w:r w:rsidR="007612DD">
        <w:rPr>
          <w:lang w:val="en-GB"/>
        </w:rPr>
        <w:t>now days.</w:t>
      </w:r>
    </w:p>
    <w:p w14:paraId="35B9E917" w14:textId="5D1E2A4C"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p>
    <w:p w14:paraId="1C5A4DC5" w14:textId="1224B71B" w:rsidR="0037236C" w:rsidRPr="0037236C" w:rsidRDefault="0037236C" w:rsidP="0037236C">
      <w:pPr>
        <w:spacing w:line="360" w:lineRule="auto"/>
        <w:jc w:val="both"/>
        <w:rPr>
          <w:lang w:val="en-GB"/>
        </w:rPr>
      </w:pPr>
      <w:r>
        <w:rPr>
          <w:lang w:val="en-GB"/>
        </w:rPr>
        <w:t xml:space="preserve">This study aimed to </w:t>
      </w:r>
      <w:r w:rsidR="00765075">
        <w:rPr>
          <w:lang w:val="en-GB"/>
        </w:rPr>
        <w:t xml:space="preserve">analyse </w:t>
      </w:r>
      <w:r w:rsidR="00D1460E">
        <w:rPr>
          <w:lang w:val="en-GB"/>
        </w:rPr>
        <w:t>functional trade-offs and ecological drivers influencing seed oil traits in alpine ecosystems</w:t>
      </w:r>
      <w:r>
        <w:rPr>
          <w:lang w:val="en-GB"/>
        </w:rPr>
        <w:t xml:space="preserve">. We found strong indications that seed oil content significantly influences seed longevity. However, no relationships were detected between seed oil content or composition with seed mass and germination timing. Interestingly, we found no evidence of temperature-related </w:t>
      </w:r>
      <w:r w:rsidR="00AE6A08">
        <w:rPr>
          <w:lang w:val="en-GB"/>
        </w:rPr>
        <w:t xml:space="preserve">climatic </w:t>
      </w:r>
      <w:r>
        <w:rPr>
          <w:lang w:val="en-GB"/>
        </w:rPr>
        <w:t xml:space="preserve">patterns pointing to macroevolutionary processes driving seed oil </w:t>
      </w:r>
      <w:r w:rsidR="00765075">
        <w:rPr>
          <w:lang w:val="en-GB"/>
        </w:rPr>
        <w:t>traits</w:t>
      </w:r>
      <w:r>
        <w:rPr>
          <w:lang w:val="en-GB"/>
        </w:rPr>
        <w:t xml:space="preserve"> </w:t>
      </w:r>
      <w:r w:rsidR="00765075">
        <w:rPr>
          <w:lang w:val="en-GB"/>
        </w:rPr>
        <w:t>in a</w:t>
      </w:r>
      <w:r>
        <w:rPr>
          <w:lang w:val="en-GB"/>
        </w:rPr>
        <w:t xml:space="preserve"> regional </w:t>
      </w:r>
      <w:r w:rsidR="00765075">
        <w:rPr>
          <w:lang w:val="en-GB"/>
        </w:rPr>
        <w:t xml:space="preserve">alpine flora </w:t>
      </w:r>
      <w:r>
        <w:rPr>
          <w:lang w:val="en-GB"/>
        </w:rPr>
        <w:t>or</w:t>
      </w:r>
      <w:r w:rsidR="00765075">
        <w:rPr>
          <w:lang w:val="en-GB"/>
        </w:rPr>
        <w:t xml:space="preserve"> across local</w:t>
      </w:r>
      <w:r>
        <w:rPr>
          <w:lang w:val="en-GB"/>
        </w:rPr>
        <w:t xml:space="preserve"> </w:t>
      </w:r>
      <w:r w:rsidR="00765075">
        <w:rPr>
          <w:lang w:val="en-GB"/>
        </w:rPr>
        <w:t>microclimatic gradients</w:t>
      </w:r>
      <w:r>
        <w:rPr>
          <w:lang w:val="en-GB"/>
        </w:rPr>
        <w:t>.</w:t>
      </w:r>
    </w:p>
    <w:p w14:paraId="38D9C7BB" w14:textId="7ED5940C" w:rsidR="00774908" w:rsidRDefault="00774908" w:rsidP="00505B29">
      <w:pPr>
        <w:pStyle w:val="Ttulo3"/>
        <w:spacing w:line="360" w:lineRule="auto"/>
        <w:jc w:val="both"/>
        <w:rPr>
          <w:lang w:val="en-GB"/>
        </w:rPr>
      </w:pPr>
      <w:r>
        <w:rPr>
          <w:lang w:val="en-GB"/>
        </w:rPr>
        <w:t xml:space="preserve">4.1 Seed oil traits </w:t>
      </w:r>
      <w:r w:rsidR="0037236C">
        <w:rPr>
          <w:lang w:val="en-GB"/>
        </w:rPr>
        <w:t xml:space="preserve">characterization </w:t>
      </w:r>
      <w:r>
        <w:rPr>
          <w:lang w:val="en-GB"/>
        </w:rPr>
        <w:t>of alpine species</w:t>
      </w:r>
    </w:p>
    <w:p w14:paraId="21D27B2C" w14:textId="06C837CD" w:rsidR="00003B3D" w:rsidRDefault="00BB02F7" w:rsidP="00003B3D">
      <w:pPr>
        <w:autoSpaceDE w:val="0"/>
        <w:autoSpaceDN w:val="0"/>
        <w:adjustRightInd w:val="0"/>
        <w:spacing w:after="0" w:line="360" w:lineRule="auto"/>
        <w:ind w:firstLine="720"/>
        <w:jc w:val="both"/>
        <w:rPr>
          <w:lang w:val="en-GB"/>
        </w:rPr>
      </w:pPr>
      <w:r>
        <w:rPr>
          <w:lang w:val="en-GB"/>
        </w:rPr>
        <w:t xml:space="preserve">This is, to our known, the first study investigating the variation of seed oil traits in an alpine flora. </w:t>
      </w:r>
      <w:r w:rsidR="00D46168">
        <w:rPr>
          <w:lang w:val="en-GB"/>
        </w:rPr>
        <w:t xml:space="preserve">While oil content is known to vary </w:t>
      </w:r>
      <w:r w:rsidR="00322584">
        <w:rPr>
          <w:lang w:val="en-GB"/>
        </w:rPr>
        <w:t xml:space="preserve">globally </w:t>
      </w:r>
      <w:r w:rsidR="00D46168">
        <w:rPr>
          <w:lang w:val="en-GB"/>
        </w:rPr>
        <w:t xml:space="preserve">from 1% in </w:t>
      </w:r>
      <w:r w:rsidR="00D46168" w:rsidRPr="00D62521">
        <w:rPr>
          <w:i/>
          <w:iCs/>
          <w:lang w:val="en-GB"/>
        </w:rPr>
        <w:t>Musa paradisiaca</w:t>
      </w:r>
      <w:r w:rsidR="00D46168">
        <w:rPr>
          <w:lang w:val="en-GB"/>
        </w:rPr>
        <w:t xml:space="preserve"> to 76% in </w:t>
      </w:r>
      <w:r w:rsidR="00D46168" w:rsidRPr="00D62521">
        <w:rPr>
          <w:i/>
          <w:iCs/>
          <w:lang w:val="en-GB"/>
        </w:rPr>
        <w:t>Chrysobalanus icaco</w:t>
      </w:r>
      <w:r w:rsidR="00D46168">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sidR="00D46168">
        <w:rPr>
          <w:lang w:val="en-GB"/>
        </w:rPr>
        <w:t>, our alpine species show</w:t>
      </w:r>
      <w:r w:rsidR="003C3507">
        <w:rPr>
          <w:lang w:val="en-GB"/>
        </w:rPr>
        <w:t>ed</w:t>
      </w:r>
      <w:r w:rsidR="00D46168">
        <w:rPr>
          <w:lang w:val="en-GB"/>
        </w:rPr>
        <w:t xml:space="preserve"> a </w:t>
      </w:r>
      <w:r w:rsidR="00322584">
        <w:rPr>
          <w:lang w:val="en-GB"/>
        </w:rPr>
        <w:t xml:space="preserve">reduced but still relevant </w:t>
      </w:r>
      <w:r w:rsidR="00D46168">
        <w:rPr>
          <w:lang w:val="en-GB"/>
        </w:rPr>
        <w:t xml:space="preserve">range of </w:t>
      </w:r>
      <w:r w:rsidR="00322584">
        <w:rPr>
          <w:lang w:val="en-GB"/>
        </w:rPr>
        <w:t xml:space="preserve">seed </w:t>
      </w:r>
      <w:r w:rsidR="00D46168">
        <w:rPr>
          <w:lang w:val="en-GB"/>
        </w:rPr>
        <w:t xml:space="preserve">oil </w:t>
      </w:r>
      <w:r w:rsidR="00322584">
        <w:rPr>
          <w:lang w:val="en-GB"/>
        </w:rPr>
        <w:t xml:space="preserve">percentages </w:t>
      </w:r>
      <w:r w:rsidR="00D46168">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sidR="00D46168">
        <w:rPr>
          <w:lang w:val="en-GB"/>
        </w:rPr>
        <w:t>th</w:t>
      </w:r>
      <w:r w:rsidR="008517C3">
        <w:rPr>
          <w:lang w:val="en-GB"/>
        </w:rPr>
        <w:t>e one</w:t>
      </w:r>
      <w:r w:rsidR="00D46168">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5411D6">
        <w:rPr>
          <w:lang w:val="en-GB"/>
        </w:rPr>
        <w:t>Our results</w:t>
      </w:r>
      <w:r w:rsidR="00322584">
        <w:rPr>
          <w:lang w:val="en-GB"/>
        </w:rPr>
        <w:t xml:space="preserve"> </w:t>
      </w:r>
      <w:r w:rsidR="00F77D95">
        <w:rPr>
          <w:lang w:val="en-GB"/>
        </w:rPr>
        <w:t>align</w:t>
      </w:r>
      <w:r w:rsidR="00322584">
        <w:rPr>
          <w:lang w:val="en-GB"/>
        </w:rPr>
        <w:t xml:space="preserve"> with the general variation in seed oil </w:t>
      </w:r>
      <w:r w:rsidR="005411D6">
        <w:rPr>
          <w:lang w:val="en-GB"/>
        </w:rPr>
        <w:t>reported</w:t>
      </w:r>
      <w:r w:rsidR="00322584">
        <w:rPr>
          <w:lang w:val="en-GB"/>
        </w:rPr>
        <w:t xml:space="preserve"> for herbaceous species </w:t>
      </w:r>
      <w:r w:rsidR="00D46168">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sidR="00D46168">
        <w:rPr>
          <w:lang w:val="en-GB"/>
        </w:rPr>
        <w:t xml:space="preserve">. The </w:t>
      </w:r>
      <w:r w:rsidR="00322584">
        <w:rPr>
          <w:lang w:val="en-GB"/>
        </w:rPr>
        <w:t xml:space="preserve">seed </w:t>
      </w:r>
      <w:r w:rsidR="00D46168">
        <w:rPr>
          <w:lang w:val="en-GB"/>
        </w:rPr>
        <w:t xml:space="preserve">oil composition </w:t>
      </w:r>
      <w:r w:rsidR="00322584">
        <w:rPr>
          <w:lang w:val="en-GB"/>
        </w:rPr>
        <w:t xml:space="preserve">found in our alpine species </w:t>
      </w:r>
      <w:r w:rsidR="00D46168">
        <w:rPr>
          <w:lang w:val="en-GB"/>
        </w:rPr>
        <w:t xml:space="preserve">was also </w:t>
      </w:r>
      <w:r w:rsidR="00833104">
        <w:rPr>
          <w:lang w:val="en-GB"/>
        </w:rPr>
        <w:t xml:space="preserve">comparable </w:t>
      </w:r>
      <w:r w:rsidR="00D46168">
        <w:rPr>
          <w:lang w:val="en-GB"/>
        </w:rPr>
        <w:t xml:space="preserve">to </w:t>
      </w:r>
      <w:r w:rsidR="00833104">
        <w:rPr>
          <w:lang w:val="en-GB"/>
        </w:rPr>
        <w:t>w</w:t>
      </w:r>
      <w:r w:rsidR="00D46168">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sidR="00D46168">
        <w:rPr>
          <w:lang w:val="en-GB"/>
        </w:rPr>
        <w:t xml:space="preserve">, except for erucic acid (C22:1n9) in Brassicaceae. </w:t>
      </w:r>
      <w:r w:rsidR="006C1388">
        <w:rPr>
          <w:lang w:val="en-GB"/>
        </w:rPr>
        <w:t>Previous reports from other commercial Brassicaceae species</w:t>
      </w:r>
      <w:r w:rsidR="00D46168">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5A3962">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mp; Lepiniec, 2010)","plainTextFormattedCitation":"(Baud &amp; Lepiniec, 2010)","previouslyFormattedCitation":"(Baud &amp; Lepiniec, 2010)"},"properties":{"noteIndex":0},"schema":"https://github.com/citation-style-language/schema/raw/master/csl-citation.json"}</w:instrText>
      </w:r>
      <w:r w:rsidR="002F4898">
        <w:rPr>
          <w:lang w:val="en-GB"/>
        </w:rPr>
        <w:fldChar w:fldCharType="separate"/>
      </w:r>
      <w:r w:rsidR="001D70E1" w:rsidRPr="001D70E1">
        <w:rPr>
          <w:noProof/>
          <w:lang w:val="en-GB"/>
        </w:rPr>
        <w:t>(Baud &amp; Lepiniec, 2010)</w:t>
      </w:r>
      <w:r w:rsidR="002F4898">
        <w:rPr>
          <w:lang w:val="en-GB"/>
        </w:rPr>
        <w:fldChar w:fldCharType="end"/>
      </w:r>
      <w:r w:rsidR="00D46168">
        <w:rPr>
          <w:lang w:val="en-GB"/>
        </w:rPr>
        <w:t>. The high levels of erucic acid are surprising due to its “high” melting point (33.5°C)</w:t>
      </w:r>
      <w:r w:rsidR="000A32B3">
        <w:rPr>
          <w:lang w:val="en-GB"/>
        </w:rPr>
        <w:t xml:space="preserve"> </w:t>
      </w:r>
      <w:r w:rsidR="000A32B3">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0A32B3">
        <w:rPr>
          <w:lang w:val="en-GB"/>
        </w:rPr>
        <w:fldChar w:fldCharType="separate"/>
      </w:r>
      <w:r w:rsidR="001D70E1" w:rsidRPr="001D70E1">
        <w:rPr>
          <w:noProof/>
          <w:lang w:val="en-GB"/>
        </w:rPr>
        <w:t>(Sanyal &amp; Linder, 2013)</w:t>
      </w:r>
      <w:r w:rsidR="000A32B3">
        <w:rPr>
          <w:lang w:val="en-GB"/>
        </w:rPr>
        <w:fldChar w:fldCharType="end"/>
      </w:r>
      <w:r w:rsidR="00D46168">
        <w:rPr>
          <w:lang w:val="en-GB"/>
        </w:rPr>
        <w:t xml:space="preserve">, which would hinder energy release; however, erucic acid has also been </w:t>
      </w:r>
      <w:r w:rsidR="00322584">
        <w:rPr>
          <w:lang w:val="en-GB"/>
        </w:rPr>
        <w:t xml:space="preserve">associated </w:t>
      </w:r>
      <w:r w:rsidR="00D46168">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sidR="00D46168">
        <w:rPr>
          <w:lang w:val="en-GB"/>
        </w:rPr>
        <w:t>.</w:t>
      </w:r>
      <w:r w:rsidR="002B1569">
        <w:rPr>
          <w:lang w:val="en-GB"/>
        </w:rPr>
        <w:t xml:space="preserve"> </w:t>
      </w:r>
      <w:r w:rsidR="00AE6A08">
        <w:rPr>
          <w:lang w:val="en-GB"/>
        </w:rPr>
        <w:t xml:space="preserve">The ratio between saturated and unsaturated fatty acids obtained in our study was comparable to the one reported for weeds for  </w:t>
      </w:r>
      <w:r w:rsidR="00AE6A08">
        <w:rPr>
          <w:lang w:val="en-GB"/>
        </w:rPr>
        <w:fldChar w:fldCharType="begin" w:fldLock="1"/>
      </w:r>
      <w:r w:rsidR="00AE6A0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AE6A08">
        <w:rPr>
          <w:lang w:val="en-GB"/>
        </w:rPr>
        <w:fldChar w:fldCharType="separate"/>
      </w:r>
      <w:r w:rsidR="00AE6A08" w:rsidRPr="002F4898">
        <w:rPr>
          <w:noProof/>
          <w:lang w:val="en-GB"/>
        </w:rPr>
        <w:t xml:space="preserve">Bretagnolle </w:t>
      </w:r>
      <w:r w:rsidR="00AE6A08" w:rsidRPr="002F4898">
        <w:rPr>
          <w:i/>
          <w:noProof/>
          <w:lang w:val="en-GB"/>
        </w:rPr>
        <w:t>et al.</w:t>
      </w:r>
      <w:r w:rsidR="00AE6A08" w:rsidRPr="002F4898">
        <w:rPr>
          <w:noProof/>
          <w:lang w:val="en-GB"/>
        </w:rPr>
        <w:t xml:space="preserve"> </w:t>
      </w:r>
      <w:r w:rsidR="00AE6A08">
        <w:rPr>
          <w:noProof/>
          <w:lang w:val="en-GB"/>
        </w:rPr>
        <w:t>(</w:t>
      </w:r>
      <w:r w:rsidR="00AE6A08" w:rsidRPr="002F4898">
        <w:rPr>
          <w:noProof/>
          <w:lang w:val="en-GB"/>
        </w:rPr>
        <w:t>2016)</w:t>
      </w:r>
      <w:r w:rsidR="00AE6A08">
        <w:rPr>
          <w:lang w:val="en-GB"/>
        </w:rPr>
        <w:fldChar w:fldCharType="end"/>
      </w:r>
      <w:r w:rsidR="00AE6A08">
        <w:rPr>
          <w:lang w:val="en-GB"/>
        </w:rPr>
        <w:t xml:space="preserve"> (6.8 vs 7.1 for alpine and weed species respectively). Moreover, in both studies the same families were identify for higher (</w:t>
      </w:r>
      <w:r w:rsidR="00AE6A08" w:rsidRPr="00C203E7">
        <w:rPr>
          <w:lang w:val="en-GB"/>
        </w:rPr>
        <w:t>Poaceae)</w:t>
      </w:r>
      <w:r w:rsidR="00AE6A08">
        <w:rPr>
          <w:lang w:val="en-GB"/>
        </w:rPr>
        <w:t xml:space="preserve"> and lower values of SFA (</w:t>
      </w:r>
      <w:r w:rsidR="00AE6A08" w:rsidRPr="00C203E7">
        <w:rPr>
          <w:lang w:val="en-GB"/>
        </w:rPr>
        <w:t>Brassicaceae)</w:t>
      </w:r>
      <w:r w:rsidR="002B1569" w:rsidRPr="00C203E7">
        <w:rPr>
          <w:lang w:val="en-GB"/>
        </w:rPr>
        <w:t>.</w:t>
      </w:r>
      <w:r w:rsidR="002B1569">
        <w:rPr>
          <w:lang w:val="en-GB"/>
        </w:rPr>
        <w:t xml:space="preserve"> </w:t>
      </w:r>
    </w:p>
    <w:p w14:paraId="77F3B492" w14:textId="09800553" w:rsidR="00BB02F7" w:rsidRPr="006D632D" w:rsidRDefault="00A65AD4" w:rsidP="00003B3D">
      <w:pPr>
        <w:autoSpaceDE w:val="0"/>
        <w:autoSpaceDN w:val="0"/>
        <w:adjustRightInd w:val="0"/>
        <w:spacing w:after="0" w:line="360" w:lineRule="auto"/>
        <w:ind w:firstLine="720"/>
        <w:jc w:val="both"/>
        <w:rPr>
          <w:lang w:val="en-GB"/>
        </w:rPr>
      </w:pPr>
      <w:r>
        <w:rPr>
          <w:lang w:val="en-GB"/>
        </w:rPr>
        <w:t>W</w:t>
      </w:r>
      <w:r w:rsidR="0037236C">
        <w:rPr>
          <w:lang w:val="en-GB"/>
        </w:rPr>
        <w:t xml:space="preserve">e found no significant differences along the altitudinal gradient within the regional alpine dataset. </w:t>
      </w:r>
      <w:r w:rsidR="002B1569" w:rsidRPr="006D632D">
        <w:rPr>
          <w:lang w:val="en-GB"/>
        </w:rPr>
        <w:t>In evolutionary terms, alpine species are physiologically adapted to colder environments, originated from a subset of families</w:t>
      </w:r>
      <w:r w:rsidR="002B1569">
        <w:rPr>
          <w:lang w:val="en-GB"/>
        </w:rPr>
        <w:t xml:space="preserve"> and it appears that oil content is highly preserved for each evolutionary line, independently of their altitudinal distribution</w:t>
      </w:r>
      <w:r w:rsidR="00C203E7">
        <w:rPr>
          <w:lang w:val="en-GB"/>
        </w:rPr>
        <w:t xml:space="preserve">. </w:t>
      </w:r>
      <w:r w:rsidR="007F5A42">
        <w:rPr>
          <w:lang w:val="en-GB"/>
        </w:rPr>
        <w:t xml:space="preserve">Previous research involving different populations of a few cultivars species also failed to detect a significant positive correlation between seed oil and elevation </w:t>
      </w:r>
      <w:r w:rsidR="007F5A42">
        <w:rPr>
          <w:lang w:val="en-GB"/>
        </w:rPr>
        <w:fldChar w:fldCharType="begin" w:fldLock="1"/>
      </w:r>
      <w:r w:rsidR="007F5A42">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7F5A42">
        <w:rPr>
          <w:lang w:val="en-GB"/>
        </w:rPr>
        <w:fldChar w:fldCharType="separate"/>
      </w:r>
      <w:r w:rsidR="007F5A42" w:rsidRPr="004A2926">
        <w:rPr>
          <w:noProof/>
          <w:lang w:val="en-GB"/>
        </w:rPr>
        <w:t xml:space="preserve">(Dierig </w:t>
      </w:r>
      <w:r w:rsidR="007F5A42" w:rsidRPr="004A2926">
        <w:rPr>
          <w:i/>
          <w:noProof/>
          <w:lang w:val="en-GB"/>
        </w:rPr>
        <w:t>et al.</w:t>
      </w:r>
      <w:r w:rsidR="007F5A42" w:rsidRPr="004A2926">
        <w:rPr>
          <w:noProof/>
          <w:lang w:val="en-GB"/>
        </w:rPr>
        <w:t xml:space="preserve">, 2006; Cai </w:t>
      </w:r>
      <w:r w:rsidR="007F5A42" w:rsidRPr="004A2926">
        <w:rPr>
          <w:i/>
          <w:noProof/>
          <w:lang w:val="en-GB"/>
        </w:rPr>
        <w:t>et al.</w:t>
      </w:r>
      <w:r w:rsidR="007F5A42" w:rsidRPr="004A2926">
        <w:rPr>
          <w:noProof/>
          <w:lang w:val="en-GB"/>
        </w:rPr>
        <w:t>, 2012)</w:t>
      </w:r>
      <w:r w:rsidR="007F5A42">
        <w:rPr>
          <w:lang w:val="en-GB"/>
        </w:rPr>
        <w:fldChar w:fldCharType="end"/>
      </w:r>
      <w:r w:rsidR="007F5A42">
        <w:rPr>
          <w:lang w:val="en-GB"/>
        </w:rPr>
        <w:t xml:space="preserve">. These results might indicate a low effect of elevation in seed oil content </w:t>
      </w:r>
      <w:r w:rsidR="007F5A42">
        <w:rPr>
          <w:lang w:val="en-GB"/>
        </w:rPr>
        <w:fldChar w:fldCharType="begin" w:fldLock="1"/>
      </w:r>
      <w:r w:rsidR="007F5A42">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7F5A42">
        <w:rPr>
          <w:lang w:val="en-GB"/>
        </w:rPr>
        <w:fldChar w:fldCharType="separate"/>
      </w:r>
      <w:r w:rsidR="007F5A42" w:rsidRPr="00145323">
        <w:rPr>
          <w:noProof/>
          <w:lang w:val="en-GB"/>
        </w:rPr>
        <w:t xml:space="preserve">(Dierig </w:t>
      </w:r>
      <w:r w:rsidR="007F5A42" w:rsidRPr="00145323">
        <w:rPr>
          <w:i/>
          <w:noProof/>
          <w:lang w:val="en-GB"/>
        </w:rPr>
        <w:t>et al.</w:t>
      </w:r>
      <w:r w:rsidR="007F5A42" w:rsidRPr="00145323">
        <w:rPr>
          <w:noProof/>
          <w:lang w:val="en-GB"/>
        </w:rPr>
        <w:t xml:space="preserve">, </w:t>
      </w:r>
      <w:r w:rsidR="007F5A42" w:rsidRPr="00145323">
        <w:rPr>
          <w:noProof/>
          <w:lang w:val="en-GB"/>
        </w:rPr>
        <w:lastRenderedPageBreak/>
        <w:t>2006)</w:t>
      </w:r>
      <w:r w:rsidR="007F5A42">
        <w:rPr>
          <w:lang w:val="en-GB"/>
        </w:rPr>
        <w:fldChar w:fldCharType="end"/>
      </w:r>
      <w:r w:rsidR="007F5A42">
        <w:rPr>
          <w:lang w:val="en-GB"/>
        </w:rPr>
        <w:t xml:space="preserve">, although there are reports of a positive correlation between oil content and mean temperature </w:t>
      </w:r>
      <w:r w:rsidR="007F5A42">
        <w:rPr>
          <w:lang w:val="en-GB"/>
        </w:rPr>
        <w:fldChar w:fldCharType="begin" w:fldLock="1"/>
      </w:r>
      <w:r w:rsidR="007F5A4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7F5A42">
        <w:rPr>
          <w:lang w:val="en-GB"/>
        </w:rPr>
        <w:fldChar w:fldCharType="separate"/>
      </w:r>
      <w:r w:rsidR="007F5A42" w:rsidRPr="001D70E1">
        <w:rPr>
          <w:noProof/>
          <w:lang w:val="en-GB"/>
        </w:rPr>
        <w:t>(Piper &amp; Boote, 1999)</w:t>
      </w:r>
      <w:r w:rsidR="007F5A42">
        <w:rPr>
          <w:lang w:val="en-GB"/>
        </w:rPr>
        <w:fldChar w:fldCharType="end"/>
      </w:r>
      <w:r w:rsidR="007F5A42">
        <w:rPr>
          <w:lang w:val="en-GB"/>
        </w:rPr>
        <w:t xml:space="preserve">. Parallelly, </w:t>
      </w:r>
      <w:r w:rsidR="007F5A42">
        <w:rPr>
          <w:lang w:val="en-GB"/>
        </w:rPr>
        <w:fldChar w:fldCharType="begin" w:fldLock="1"/>
      </w:r>
      <w:r w:rsidR="007F5A42">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7F5A42">
        <w:rPr>
          <w:lang w:val="en-GB"/>
        </w:rPr>
        <w:fldChar w:fldCharType="separate"/>
      </w:r>
      <w:r w:rsidR="007F5A42" w:rsidRPr="00894978">
        <w:rPr>
          <w:noProof/>
          <w:lang w:val="en-GB"/>
        </w:rPr>
        <w:t xml:space="preserve">Cai </w:t>
      </w:r>
      <w:r w:rsidR="007F5A42" w:rsidRPr="00894978">
        <w:rPr>
          <w:i/>
          <w:noProof/>
          <w:lang w:val="en-GB"/>
        </w:rPr>
        <w:t>et al.</w:t>
      </w:r>
      <w:r w:rsidR="007F5A42" w:rsidRPr="00894978">
        <w:rPr>
          <w:noProof/>
          <w:lang w:val="en-GB"/>
        </w:rPr>
        <w:t xml:space="preserve"> </w:t>
      </w:r>
      <w:r w:rsidR="007F5A42">
        <w:rPr>
          <w:noProof/>
          <w:lang w:val="en-GB"/>
        </w:rPr>
        <w:t>(</w:t>
      </w:r>
      <w:r w:rsidR="007F5A42" w:rsidRPr="00894978">
        <w:rPr>
          <w:noProof/>
          <w:lang w:val="en-GB"/>
        </w:rPr>
        <w:t>2012)</w:t>
      </w:r>
      <w:r w:rsidR="007F5A42">
        <w:rPr>
          <w:lang w:val="en-GB"/>
        </w:rPr>
        <w:fldChar w:fldCharType="end"/>
      </w:r>
      <w:r w:rsidR="007F5A42">
        <w:rPr>
          <w:lang w:val="en-GB"/>
        </w:rPr>
        <w:t xml:space="preserve"> </w:t>
      </w:r>
      <w:r w:rsidR="001C1B31">
        <w:rPr>
          <w:lang w:val="en-GB"/>
        </w:rPr>
        <w:t>found</w:t>
      </w:r>
      <w:r w:rsidR="007F5A42">
        <w:rPr>
          <w:lang w:val="en-GB"/>
        </w:rPr>
        <w:t xml:space="preserve"> a positive correlation between elevation and percentage of unsaturated fatty acids within a single species grown in a broad altitudinal range, possibly due to plasticity or differential physiological functioning. </w:t>
      </w:r>
      <w:r w:rsidR="002B1569">
        <w:rPr>
          <w:lang w:val="en-GB"/>
        </w:rPr>
        <w:t>Nevertheless, d</w:t>
      </w:r>
      <w:r w:rsidR="007F5A42">
        <w:rPr>
          <w:lang w:val="en-GB"/>
        </w:rPr>
        <w:t xml:space="preserve">ue to the limited oil composition data available we were not able to test this idea with our regional dataset. </w:t>
      </w:r>
    </w:p>
    <w:p w14:paraId="42D57CF1" w14:textId="6A3CC2E2" w:rsidR="00774908" w:rsidRDefault="00774908" w:rsidP="00774908">
      <w:pPr>
        <w:pStyle w:val="Ttulo3"/>
        <w:spacing w:line="360" w:lineRule="auto"/>
        <w:jc w:val="both"/>
        <w:rPr>
          <w:lang w:val="en-GB"/>
        </w:rPr>
      </w:pPr>
      <w:r>
        <w:rPr>
          <w:lang w:val="en-GB"/>
        </w:rPr>
        <w:t>4.2 Functional trade-offs</w:t>
      </w:r>
    </w:p>
    <w:p w14:paraId="12394D41" w14:textId="6614430C"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w:t>
      </w:r>
      <w:r w:rsidR="00BB02F7">
        <w:rPr>
          <w:lang w:val="en-GB"/>
        </w:rPr>
        <w:t xml:space="preserve">confirm </w:t>
      </w:r>
      <w:r w:rsidR="00F77B8B">
        <w:rPr>
          <w:lang w:val="en-GB"/>
        </w:rPr>
        <w:t xml:space="preserve">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mp; Börner, 2010; Hamilton &lt;i&gt;et al.&lt;/i&gt;, 2013; Bretagnolle &lt;i&gt;et al.&lt;/i&gt;, 2016)","plainTextFormattedCitation":"(Nagel &amp; Börner, 2010; Hamilton et al., 2013; Bretagnolle et al., 2016)","previouslyFormattedCitation":"(Nagel &amp; Börner, 2010; Hamilton &lt;i&gt;et al.&lt;/i&gt;, 2013; Bretagnolle &lt;i&gt;et al.&lt;/i&gt;, 2016)"},"properties":{"noteIndex":0},"schema":"https://github.com/citation-style-language/schema/raw/master/csl-citation.json"}</w:instrText>
      </w:r>
      <w:r w:rsidR="0013715F">
        <w:rPr>
          <w:lang w:val="en-GB"/>
        </w:rPr>
        <w:fldChar w:fldCharType="separate"/>
      </w:r>
      <w:r w:rsidR="001D70E1" w:rsidRPr="001D70E1">
        <w:rPr>
          <w:noProof/>
          <w:lang w:val="en-GB"/>
        </w:rPr>
        <w:t xml:space="preserve">(Nagel &amp; Börner, 2010; Hamilton </w:t>
      </w:r>
      <w:r w:rsidR="001D70E1" w:rsidRPr="001D70E1">
        <w:rPr>
          <w:i/>
          <w:noProof/>
          <w:lang w:val="en-GB"/>
        </w:rPr>
        <w:t>et al.</w:t>
      </w:r>
      <w:r w:rsidR="001D70E1" w:rsidRPr="001D70E1">
        <w:rPr>
          <w:noProof/>
          <w:lang w:val="en-GB"/>
        </w:rPr>
        <w:t xml:space="preserve">, 2013; Bretagnolle </w:t>
      </w:r>
      <w:r w:rsidR="001D70E1" w:rsidRPr="001D70E1">
        <w:rPr>
          <w:i/>
          <w:noProof/>
          <w:lang w:val="en-GB"/>
        </w:rPr>
        <w:t>et al.</w:t>
      </w:r>
      <w:r w:rsidR="001D70E1" w:rsidRPr="001D70E1">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5A3962">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mp; Grubb, 2002)","plainTextFormattedCitation":"(Finkelstein &amp; Grubb, 2002)","previouslyFormattedCitation":"(Finkelstein &amp; Grubb, 2002)"},"properties":{"noteIndex":0},"schema":"https://github.com/citation-style-language/schema/raw/master/csl-citation.json"}</w:instrText>
      </w:r>
      <w:r w:rsidR="008F661E">
        <w:rPr>
          <w:lang w:val="en-GB"/>
        </w:rPr>
        <w:fldChar w:fldCharType="separate"/>
      </w:r>
      <w:r w:rsidR="001D70E1" w:rsidRPr="001D70E1">
        <w:rPr>
          <w:noProof/>
          <w:lang w:val="en-GB"/>
        </w:rPr>
        <w:t>(Finkelstein &amp;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2C2188">
        <w:rPr>
          <w:lang w:val="en-GB"/>
        </w:rPr>
        <w:t xml:space="preserve"> and seed mas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62A41">
        <w:fldChar w:fldCharType="separate"/>
      </w:r>
      <w:r w:rsidR="001D70E1" w:rsidRPr="001D70E1">
        <w:rPr>
          <w:noProof/>
        </w:rPr>
        <w:t>(Sanyal &amp;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are filtered towards small seed mass independently </w:t>
      </w:r>
      <w:r w:rsidR="00D003DB">
        <w:t>of their phylogeny</w:t>
      </w:r>
      <w:r w:rsidR="007C6923">
        <w:t>.</w:t>
      </w:r>
    </w:p>
    <w:p w14:paraId="5AEA9F52" w14:textId="59D71790"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xml:space="preserve">. </w:t>
      </w:r>
      <w:r w:rsidR="00DD27CD">
        <w:t xml:space="preserve">Despite alpine seeds generally </w:t>
      </w:r>
      <w:r w:rsidR="00E439E3">
        <w:t>being</w:t>
      </w:r>
      <w:r w:rsidR="00DD27CD">
        <w:t xml:space="preserve"> short-lived, they also shown </w:t>
      </w:r>
      <w:r w:rsidR="00272BF2">
        <w:t>considerable</w:t>
      </w:r>
      <w:r w:rsidR="00DD27CD">
        <w:t xml:space="preserve"> interspecific variation in the time taken for viability to fall to 50%</w:t>
      </w:r>
      <w:r w:rsidR="002D6318">
        <w:t xml:space="preserve"> (</w:t>
      </w:r>
      <w:r w:rsidR="002D6318" w:rsidRPr="002D6318">
        <w:t>i.e. p50 varied from 4.7 to 35.7 d</w:t>
      </w:r>
      <w:r w:rsidR="002D6318">
        <w:t>ays</w:t>
      </w:r>
      <w:r w:rsidR="002D6318" w:rsidRPr="002D6318">
        <w:t xml:space="preserve"> in Mondoni et al., 2011 and from 3 to 47 days in the present study)</w:t>
      </w:r>
      <w:r w:rsidR="00DD27CD">
        <w:t xml:space="preserve">. Here we provide </w:t>
      </w:r>
      <w:r w:rsidR="00B4225D">
        <w:t>a</w:t>
      </w:r>
      <w:r w:rsidR="00DD27CD">
        <w:t xml:space="preserve"> mechanistic explanation for such differences in the rate at which seeds lose viability, showing a consistent and significant 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 xml:space="preserve">unsaturated </w:t>
      </w:r>
      <w:r w:rsidR="00485CF7">
        <w:lastRenderedPageBreak/>
        <w:t>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5A3962">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E72517">
        <w:fldChar w:fldCharType="separate"/>
      </w:r>
      <w:r w:rsidR="001D70E1" w:rsidRPr="001D70E1">
        <w:rPr>
          <w:noProof/>
        </w:rPr>
        <w:t xml:space="preserve">(Nagel &amp; Börner, 2010; Neto </w:t>
      </w:r>
      <w:r w:rsidR="001D70E1" w:rsidRPr="001D70E1">
        <w:rPr>
          <w:i/>
          <w:noProof/>
        </w:rPr>
        <w:t>et al.</w:t>
      </w:r>
      <w:r w:rsidR="001D70E1" w:rsidRPr="001D70E1">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lt;i&gt;et al.&lt;/i&gt;, 2009)","plainTextFormattedCitation":"(Hoekstra, 2005; Probert et al., 2009)","previouslyFormattedCitation":"(Hoekstra, 2005; Probert &lt;i&gt;et al.&lt;/i&gt;, 2009)"},"properties":{"noteIndex":0},"schema":"https://github.com/citation-style-language/schema/raw/master/csl-citation.json"}</w:instrText>
      </w:r>
      <w:r w:rsidR="00F867EA">
        <w:fldChar w:fldCharType="separate"/>
      </w:r>
      <w:r w:rsidR="001D70E1" w:rsidRPr="001D70E1">
        <w:rPr>
          <w:noProof/>
        </w:rPr>
        <w:t xml:space="preserve">(Hoekstra, 2005; Probert </w:t>
      </w:r>
      <w:r w:rsidR="001D70E1" w:rsidRPr="001D70E1">
        <w:rPr>
          <w:i/>
          <w:noProof/>
        </w:rPr>
        <w:t>et al.</w:t>
      </w:r>
      <w:r w:rsidR="001D70E1" w:rsidRPr="001D70E1">
        <w:rPr>
          <w:noProof/>
        </w:rPr>
        <w:t>,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8452C2">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manualFormatting":"(Bailly et al., 1998; Tammela et al.,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5A3962">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lt;i&gt;et al.&lt;/i&gt;, 2005; Probert &lt;i&gt;et al.&lt;/i&gt;, 2009; Gardarin &lt;i&gt;et al.&lt;/i&gt;, 2010)","plainTextFormattedCitation":"(Walters et al., 2005; Probert et al., 2009; Gardarin et al., 2010)","previouslyFormattedCitation":"(Walters &lt;i&gt;et al.&lt;/i&gt;, 2005; Probert &lt;i&gt;et al.&lt;/i&gt;, 2009; Gardarin &lt;i&gt;et al.&lt;/i&gt;, 2010)"},"properties":{"noteIndex":0},"schema":"https://github.com/citation-style-language/schema/raw/master/csl-citation.json"}</w:instrText>
      </w:r>
      <w:r w:rsidR="002657B4">
        <w:fldChar w:fldCharType="separate"/>
      </w:r>
      <w:r w:rsidR="001D70E1" w:rsidRPr="001D70E1">
        <w:rPr>
          <w:noProof/>
        </w:rPr>
        <w:t xml:space="preserve">(Walters </w:t>
      </w:r>
      <w:r w:rsidR="001D70E1" w:rsidRPr="001D70E1">
        <w:rPr>
          <w:i/>
          <w:noProof/>
        </w:rPr>
        <w:t>et al.</w:t>
      </w:r>
      <w:r w:rsidR="001D70E1" w:rsidRPr="001D70E1">
        <w:rPr>
          <w:noProof/>
        </w:rPr>
        <w:t xml:space="preserve">, 2005; Probert </w:t>
      </w:r>
      <w:r w:rsidR="001D70E1" w:rsidRPr="001D70E1">
        <w:rPr>
          <w:i/>
          <w:noProof/>
        </w:rPr>
        <w:t>et al.</w:t>
      </w:r>
      <w:r w:rsidR="001D70E1" w:rsidRPr="001D70E1">
        <w:rPr>
          <w:noProof/>
        </w:rPr>
        <w:t xml:space="preserve">, 2009; Gardarin </w:t>
      </w:r>
      <w:r w:rsidR="001D70E1" w:rsidRPr="001D70E1">
        <w:rPr>
          <w:i/>
          <w:noProof/>
        </w:rPr>
        <w:t>et al.</w:t>
      </w:r>
      <w:r w:rsidR="001D70E1" w:rsidRPr="001D70E1">
        <w:rPr>
          <w:noProof/>
        </w:rPr>
        <w:t>, 2010)</w:t>
      </w:r>
      <w:r w:rsidR="002657B4">
        <w:fldChar w:fldCharType="end"/>
      </w:r>
      <w:r>
        <w:t xml:space="preserve">. With the current biodiversity crisis, plant conservation is a global priority, especially </w:t>
      </w:r>
      <w:r w:rsidRPr="00AB130E">
        <w:rPr>
          <w:i/>
          <w:iCs/>
        </w:rPr>
        <w:t>ex</w:t>
      </w:r>
      <w:r w:rsidR="003961F3">
        <w:rPr>
          <w:i/>
          <w:iCs/>
        </w:rPr>
        <w:t xml:space="preserve"> </w:t>
      </w:r>
      <w:r w:rsidRPr="00AB130E">
        <w:rPr>
          <w:i/>
          <w:iCs/>
        </w:rPr>
        <w:t>situ</w:t>
      </w:r>
      <w:r>
        <w:t xml:space="preserve">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r w:rsidR="00514517">
        <w:t>seed banks</w:t>
      </w:r>
      <w:r w:rsidR="00D556E7">
        <w:t>, while for other species pools</w:t>
      </w:r>
      <w:r w:rsidR="002B4B7A">
        <w:t>, it might not be the case</w:t>
      </w:r>
      <w:r w:rsidR="00EA14AF">
        <w:t xml:space="preserve"> </w:t>
      </w:r>
      <w:r w:rsidR="00EA14AF">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mendeley":{"formattedCitation":"(Probert &lt;i&gt;et al.&lt;/i&gt;, 2009)","plainTextFormattedCitation":"(Probert et al., 2009)","previouslyFormattedCitation":"(Probert &lt;i&gt;et al.&lt;/i&gt;, 2009)"},"properties":{"noteIndex":0},"schema":"https://github.com/citation-style-language/schema/raw/master/csl-citation.json"}</w:instrText>
      </w:r>
      <w:r w:rsidR="00EA14AF">
        <w:fldChar w:fldCharType="separate"/>
      </w:r>
      <w:r w:rsidR="001D70E1" w:rsidRPr="001D70E1">
        <w:rPr>
          <w:noProof/>
        </w:rPr>
        <w:t xml:space="preserve">(Probert </w:t>
      </w:r>
      <w:r w:rsidR="001D70E1" w:rsidRPr="001D70E1">
        <w:rPr>
          <w:i/>
          <w:noProof/>
        </w:rPr>
        <w:t>et al.</w:t>
      </w:r>
      <w:r w:rsidR="001D70E1" w:rsidRPr="001D70E1">
        <w:rPr>
          <w:noProof/>
        </w:rPr>
        <w:t>, 2009)</w:t>
      </w:r>
      <w:r w:rsidR="00EA14AF">
        <w:fldChar w:fldCharType="end"/>
      </w:r>
      <w:r w:rsidR="002B4B7A">
        <w:t xml:space="preserve">, thus the oil </w:t>
      </w:r>
      <w:r w:rsidR="00172749">
        <w:t>impact</w:t>
      </w:r>
      <w:r w:rsidR="00EA14AF">
        <w:t xml:space="preserve"> is </w:t>
      </w:r>
      <w:r w:rsidR="002B4B7A">
        <w:t>context-dependent.</w:t>
      </w:r>
      <w:r>
        <w:t xml:space="preserve"> Measuring seed oil content and composition is a destructive yet fast method that can be used to separate those alpine species with particularly low seed longevity</w:t>
      </w:r>
      <w:r w:rsidR="00F84064">
        <w:t>, which can then be</w:t>
      </w:r>
      <w:r w:rsidR="00452475">
        <w:t xml:space="preserve"> included in more frequent germination screenings and seed lot renewals</w:t>
      </w:r>
      <w:r>
        <w:t>.</w:t>
      </w:r>
    </w:p>
    <w:p w14:paraId="3B8847A5" w14:textId="6F6A6978" w:rsidR="001055E3" w:rsidRDefault="00270175">
      <w:pPr>
        <w:spacing w:line="360" w:lineRule="auto"/>
        <w:jc w:val="both"/>
      </w:pPr>
      <w:r>
        <w:t xml:space="preserve">Based on </w:t>
      </w:r>
      <w:r w:rsidR="007C66C3">
        <w:t>previous studies</w:t>
      </w:r>
      <w:r>
        <w:t xml:space="preserve"> by </w:t>
      </w:r>
      <w:r w:rsidR="002657B4">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manualFormatting":"Sanyal and Decocq (2016)","plainTextFormattedCitation":"(Sanyal &amp; Decocq, 2016)","previouslyFormattedCitation":"(Sanyal &amp;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e predicted that alpine species, adapted to live and germinate under colder temperatures, would show earlier germination with increasing oil content and an increasing UFA/SFA ratio. Surprisingly, the 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7A31BF">
        <w:fldChar w:fldCharType="separate"/>
      </w:r>
      <w:r w:rsidR="001D70E1" w:rsidRPr="001D70E1">
        <w:rPr>
          <w:noProof/>
        </w:rPr>
        <w:t xml:space="preserve">(Gardarin </w:t>
      </w:r>
      <w:r w:rsidR="001D70E1" w:rsidRPr="001D70E1">
        <w:rPr>
          <w:i/>
          <w:noProof/>
        </w:rPr>
        <w:t>et al.</w:t>
      </w:r>
      <w:r w:rsidR="001D70E1" w:rsidRPr="001D70E1">
        <w:rPr>
          <w:noProof/>
        </w:rPr>
        <w:t>,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w:t>
      </w:r>
      <w:r w:rsidR="006D632D">
        <w:t xml:space="preserve">contrasting </w:t>
      </w:r>
      <w:r>
        <w:t xml:space="preserve">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content and</w:t>
      </w:r>
      <w:r w:rsidR="00E71A3E">
        <w:t xml:space="preserve"> </w:t>
      </w:r>
      <w:r w:rsidR="00CF6557">
        <w:t>earlier</w:t>
      </w:r>
      <w:r w:rsidR="00E71A3E">
        <w:t xml:space="preserve"> germination</w:t>
      </w:r>
      <w:r w:rsidR="00CF6557">
        <w:t xml:space="preserve"> </w:t>
      </w:r>
      <w:r w:rsidR="00366025">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lt;i&gt;et al.&lt;/i&gt;, 2011; Gu &lt;i&gt;et al.&lt;/i&gt;, 2019)","plainTextFormattedCitation":"(Gardarin et al., 2011; Gu et al., 2019)","previouslyFormattedCitation":"(Gardarin &lt;i&gt;et al.&lt;/i&gt;, 2011; Gu &lt;i&gt;et al.&lt;/i&gt;, 2019)"},"properties":{"noteIndex":0},"schema":"https://github.com/citation-style-language/schema/raw/master/csl-citation.json"}</w:instrText>
      </w:r>
      <w:r w:rsidR="00366025">
        <w:fldChar w:fldCharType="separate"/>
      </w:r>
      <w:r w:rsidR="001D70E1" w:rsidRPr="001D70E1">
        <w:rPr>
          <w:noProof/>
        </w:rPr>
        <w:t xml:space="preserve">(Gardarin </w:t>
      </w:r>
      <w:r w:rsidR="001D70E1" w:rsidRPr="001D70E1">
        <w:rPr>
          <w:i/>
          <w:noProof/>
        </w:rPr>
        <w:t>et al.</w:t>
      </w:r>
      <w:r w:rsidR="001D70E1" w:rsidRPr="001D70E1">
        <w:rPr>
          <w:noProof/>
        </w:rPr>
        <w:t xml:space="preserve">, 2011; Gu </w:t>
      </w:r>
      <w:r w:rsidR="001D70E1" w:rsidRPr="001D70E1">
        <w:rPr>
          <w:i/>
          <w:noProof/>
        </w:rPr>
        <w:t>et al.</w:t>
      </w:r>
      <w:r w:rsidR="001D70E1" w:rsidRPr="001D70E1">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is needed to fill this knowledge gap</w:t>
      </w:r>
      <w:r>
        <w:t xml:space="preserve">. We also observed the opposite expected trend with species with higher </w:t>
      </w:r>
      <w:r w:rsidR="00F640FF">
        <w:t>unsaturated fatty acids</w:t>
      </w:r>
      <w:r>
        <w:t xml:space="preserve"> germinating later against </w:t>
      </w:r>
      <w:r w:rsidR="00AB130E">
        <w:t xml:space="preserve">the results of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p>
    <w:p w14:paraId="09829F3C" w14:textId="77777777" w:rsidR="00BB02F7" w:rsidRDefault="00BB02F7" w:rsidP="00BB02F7">
      <w:pPr>
        <w:pStyle w:val="Ttulo3"/>
        <w:spacing w:line="360" w:lineRule="auto"/>
        <w:jc w:val="both"/>
        <w:rPr>
          <w:lang w:val="en-GB"/>
        </w:rPr>
      </w:pPr>
      <w:r>
        <w:rPr>
          <w:lang w:val="en-GB"/>
        </w:rPr>
        <w:lastRenderedPageBreak/>
        <w:t>4.3 Microclimatic gradients</w:t>
      </w:r>
    </w:p>
    <w:p w14:paraId="297352C7" w14:textId="3F1354FD" w:rsidR="00917E3D" w:rsidRDefault="001C1B31" w:rsidP="00356520">
      <w:pPr>
        <w:autoSpaceDE w:val="0"/>
        <w:autoSpaceDN w:val="0"/>
        <w:adjustRightInd w:val="0"/>
        <w:spacing w:after="0" w:line="360" w:lineRule="auto"/>
        <w:ind w:firstLine="720"/>
        <w:jc w:val="both"/>
        <w:rPr>
          <w:lang w:val="en-GB"/>
        </w:rPr>
      </w:pPr>
      <w:r>
        <w:rPr>
          <w:lang w:val="en-GB"/>
        </w:rPr>
        <w:t>W</w:t>
      </w:r>
      <w:r w:rsidR="00AE6C59">
        <w:rPr>
          <w:lang w:val="en-GB"/>
        </w:rPr>
        <w:t xml:space="preserve">e focused on species-level traits with the expectation that species with different ecological niches along </w:t>
      </w:r>
      <w:r w:rsidR="007F5A42">
        <w:rPr>
          <w:lang w:val="en-GB"/>
        </w:rPr>
        <w:t>microclimatic</w:t>
      </w:r>
      <w:r w:rsidR="00AE6C59">
        <w:rPr>
          <w:lang w:val="en-GB"/>
        </w:rPr>
        <w:t xml:space="preserve"> gradient</w:t>
      </w:r>
      <w:r w:rsidR="007F5A42">
        <w:rPr>
          <w:lang w:val="en-GB"/>
        </w:rPr>
        <w:t>s</w:t>
      </w:r>
      <w:r w:rsidR="00AE6C59">
        <w:rPr>
          <w:lang w:val="en-GB"/>
        </w:rPr>
        <w:t xml:space="preserve"> </w:t>
      </w:r>
      <w:r>
        <w:rPr>
          <w:lang w:val="en-GB"/>
        </w:rPr>
        <w:t>were selected</w:t>
      </w:r>
      <w:r w:rsidR="00AE6C59">
        <w:rPr>
          <w:lang w:val="en-GB"/>
        </w:rPr>
        <w:t xml:space="preserve"> for oil content. </w:t>
      </w:r>
      <w:r w:rsidR="00003B3D">
        <w:rPr>
          <w:lang w:val="en-GB"/>
        </w:rPr>
        <w:t>None of the local microenvironmental gradients studied (GDD, FDD and snow) showed significant relationship</w:t>
      </w:r>
      <w:r>
        <w:rPr>
          <w:lang w:val="en-GB"/>
        </w:rPr>
        <w:t>s</w:t>
      </w:r>
      <w:r w:rsidR="00003B3D">
        <w:rPr>
          <w:lang w:val="en-GB"/>
        </w:rPr>
        <w:t xml:space="preserve"> with oil content or composition. However, </w:t>
      </w:r>
      <w:r w:rsidR="00BE3AA7">
        <w:rPr>
          <w:lang w:val="en-GB"/>
        </w:rPr>
        <w:t>all three</w:t>
      </w:r>
      <w:r w:rsidR="00B75FBC">
        <w:rPr>
          <w:lang w:val="en-GB"/>
        </w:rPr>
        <w:t xml:space="preserve"> gradients show a consistent trend </w:t>
      </w:r>
      <w:r w:rsidR="0083469C">
        <w:rPr>
          <w:lang w:val="en-GB"/>
        </w:rPr>
        <w:t xml:space="preserve">with species living </w:t>
      </w:r>
      <w:r w:rsidR="003E3044">
        <w:rPr>
          <w:lang w:val="en-GB"/>
        </w:rPr>
        <w:t xml:space="preserve">in </w:t>
      </w:r>
      <w:r w:rsidR="0083469C">
        <w:rPr>
          <w:lang w:val="en-GB"/>
        </w:rPr>
        <w:t>preferentially colder places (low GDD, high GDD and higher</w:t>
      </w:r>
      <w:r w:rsidR="00BE3AA7">
        <w:rPr>
          <w:lang w:val="en-GB"/>
        </w:rPr>
        <w:t xml:space="preserve"> </w:t>
      </w:r>
      <w:r w:rsidR="00003B3D">
        <w:rPr>
          <w:lang w:val="en-GB"/>
        </w:rPr>
        <w:t>snow days</w:t>
      </w:r>
      <w:r w:rsidR="0083469C">
        <w:rPr>
          <w:lang w:val="en-GB"/>
        </w:rPr>
        <w:t>)</w:t>
      </w:r>
      <w:r w:rsidR="00003B3D">
        <w:rPr>
          <w:lang w:val="en-GB"/>
        </w:rPr>
        <w:t xml:space="preserve"> </w:t>
      </w:r>
      <w:r w:rsidR="003E3044">
        <w:rPr>
          <w:lang w:val="en-GB"/>
        </w:rPr>
        <w:t>tending</w:t>
      </w:r>
      <w:r w:rsidR="00003B3D">
        <w:rPr>
          <w:lang w:val="en-GB"/>
        </w:rPr>
        <w:t xml:space="preserve"> to </w:t>
      </w:r>
      <w:r>
        <w:rPr>
          <w:lang w:val="en-GB"/>
        </w:rPr>
        <w:t xml:space="preserve">a </w:t>
      </w:r>
      <w:r w:rsidR="00003B3D">
        <w:rPr>
          <w:lang w:val="en-GB"/>
        </w:rPr>
        <w:t xml:space="preserve">higher </w:t>
      </w:r>
      <w:r w:rsidR="00AF26D6">
        <w:rPr>
          <w:lang w:val="en-GB"/>
        </w:rPr>
        <w:t xml:space="preserve">oil content and </w:t>
      </w:r>
      <w:r w:rsidR="003E3044">
        <w:rPr>
          <w:lang w:val="en-GB"/>
        </w:rPr>
        <w:t xml:space="preserve">a </w:t>
      </w:r>
      <w:r w:rsidR="00AF26D6">
        <w:rPr>
          <w:lang w:val="en-GB"/>
        </w:rPr>
        <w:t xml:space="preserve">higher proportion of </w:t>
      </w:r>
      <w:r w:rsidR="005D3120">
        <w:rPr>
          <w:lang w:val="en-GB"/>
        </w:rPr>
        <w:t>unsaturated fatty acids</w:t>
      </w:r>
      <w:r w:rsidR="00003B3D">
        <w:rPr>
          <w:lang w:val="en-GB"/>
        </w:rPr>
        <w:t xml:space="preserve">, which could potentially be consistent with the anti-freezing properties </w:t>
      </w:r>
      <w:r>
        <w:rPr>
          <w:lang w:val="en-GB"/>
        </w:rPr>
        <w:t xml:space="preserve">of </w:t>
      </w:r>
      <w:r w:rsidR="005D3120">
        <w:rPr>
          <w:lang w:val="en-GB"/>
        </w:rPr>
        <w:t>unsaturated fatty acids</w:t>
      </w:r>
      <w:r w:rsidR="00003B3D">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sidR="00003B3D">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sidR="00003B3D">
        <w:rPr>
          <w:lang w:val="en-GB"/>
        </w:rPr>
        <w:t xml:space="preserve"> to limit Sanyal and Linder's claims </w:t>
      </w:r>
      <w:r w:rsidR="00051AC5">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mp; Linder, 2013; Sanyal &amp; Decocq, 2016)","plainTextFormattedCitation":"(Linder, 2000; Sanyal &amp; Linder, 2013; Sanyal &amp; Decocq, 2016)","previouslyFormattedCitation":"(Linder, 2000; Sanyal &amp; Linder, 2013; Sanyal &amp; Decocq, 2016)"},"properties":{"noteIndex":0},"schema":"https://github.com/citation-style-language/schema/raw/master/csl-citation.json"}</w:instrText>
      </w:r>
      <w:r w:rsidR="00051AC5">
        <w:rPr>
          <w:lang w:val="en-GB"/>
        </w:rPr>
        <w:fldChar w:fldCharType="separate"/>
      </w:r>
      <w:r w:rsidR="001D70E1" w:rsidRPr="001D70E1">
        <w:rPr>
          <w:noProof/>
          <w:lang w:val="en-GB"/>
        </w:rPr>
        <w:t>(Linder, 2000; Sanyal &amp; Linder, 2013; Sanyal &amp; Decocq, 2016)</w:t>
      </w:r>
      <w:r w:rsidR="00051AC5">
        <w:rPr>
          <w:lang w:val="en-GB"/>
        </w:rPr>
        <w:fldChar w:fldCharType="end"/>
      </w:r>
      <w:r w:rsidR="00003B3D">
        <w:rPr>
          <w:lang w:val="en-GB"/>
        </w:rPr>
        <w:t xml:space="preserve"> of strong temperature selection at </w:t>
      </w:r>
      <w:r w:rsidR="002824A7">
        <w:rPr>
          <w:lang w:val="en-GB"/>
        </w:rPr>
        <w:t>the macroevolutionary level,</w:t>
      </w:r>
      <w:r w:rsidR="00003B3D">
        <w:rPr>
          <w:lang w:val="en-GB"/>
        </w:rPr>
        <w:t xml:space="preserve"> constraining seed oil patterns.</w:t>
      </w:r>
      <w:r w:rsidR="006C0449">
        <w:rPr>
          <w:lang w:val="en-GB"/>
        </w:rPr>
        <w:t xml:space="preserve"> </w:t>
      </w:r>
      <w:r w:rsidR="005834AE">
        <w:rPr>
          <w:lang w:val="en-GB"/>
        </w:rPr>
        <w:t>Nonetheless, i</w:t>
      </w:r>
      <w:r w:rsidR="006C0449">
        <w:rPr>
          <w:lang w:val="en-GB"/>
        </w:rPr>
        <w:t>n the present study, w</w:t>
      </w:r>
      <w:r w:rsidR="006C0449" w:rsidRPr="006C0449">
        <w:t xml:space="preserve">e </w:t>
      </w:r>
      <w:r w:rsidR="005834AE">
        <w:t>worked</w:t>
      </w:r>
      <w:r w:rsidR="006C0449" w:rsidRPr="006C0449">
        <w:t xml:space="preserve">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xml:space="preserve">, and these constraints may be so tight that they leave </w:t>
      </w:r>
      <w:r w:rsidR="005834AE">
        <w:t>little</w:t>
      </w:r>
      <w:r w:rsidR="00331C3E">
        <w:t xml:space="preserve"> room for within-region variation.</w:t>
      </w:r>
      <w:r w:rsidR="00003B3D">
        <w:rPr>
          <w:lang w:val="en-GB"/>
        </w:rPr>
        <w:t xml:space="preserve"> However, providing a more complete picture is difficult due to 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sidR="00003B3D">
        <w:rPr>
          <w:lang w:val="en-GB"/>
        </w:rPr>
        <w:t>.</w:t>
      </w:r>
    </w:p>
    <w:p w14:paraId="67286B87" w14:textId="0F18D865" w:rsidR="00774908" w:rsidRDefault="00774908" w:rsidP="00774908">
      <w:pPr>
        <w:pStyle w:val="Ttulo2"/>
        <w:spacing w:line="360" w:lineRule="auto"/>
        <w:jc w:val="both"/>
        <w:rPr>
          <w:lang w:val="en-GB"/>
        </w:rPr>
      </w:pPr>
      <w:r>
        <w:rPr>
          <w:lang w:val="en-GB"/>
        </w:rPr>
        <w:t>4. Conclusion</w:t>
      </w:r>
    </w:p>
    <w:p w14:paraId="2DE7ECD8" w14:textId="1515D0D8" w:rsidR="002C2436" w:rsidRDefault="001C1B31" w:rsidP="008D1F58">
      <w:pPr>
        <w:autoSpaceDE w:val="0"/>
        <w:autoSpaceDN w:val="0"/>
        <w:adjustRightInd w:val="0"/>
        <w:spacing w:after="0" w:line="360" w:lineRule="auto"/>
        <w:jc w:val="both"/>
      </w:pPr>
      <w:r>
        <w:t>Our</w:t>
      </w:r>
      <w:r w:rsidR="00564D2A">
        <w:t xml:space="preserve"> results</w:t>
      </w:r>
      <w:r w:rsidR="003F4E07">
        <w:t xml:space="preserve"> add new insights to the seed ecological spectrum </w:t>
      </w:r>
      <w:r>
        <w:t xml:space="preserve">of alpine species, </w:t>
      </w:r>
      <w:r w:rsidR="003F4E07">
        <w:t xml:space="preserve">and </w:t>
      </w:r>
      <w:r w:rsidR="005834AE">
        <w:t>are</w:t>
      </w:r>
      <w:r w:rsidR="003F4E07">
        <w:t xml:space="preserve"> a step forward to comprehending seed trait ecology in line with the framework described by </w:t>
      </w:r>
      <w:r w:rsidR="003F4E07">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rsidR="003F4E07">
        <w:fldChar w:fldCharType="separate"/>
      </w:r>
      <w:r w:rsidR="003F4E07" w:rsidRPr="00E3323D">
        <w:rPr>
          <w:noProof/>
        </w:rPr>
        <w:t xml:space="preserve">Saatkamp </w:t>
      </w:r>
      <w:r w:rsidR="003F4E07" w:rsidRPr="00E3323D">
        <w:rPr>
          <w:i/>
          <w:noProof/>
        </w:rPr>
        <w:t>et al.</w:t>
      </w:r>
      <w:r w:rsidR="003F4E07">
        <w:rPr>
          <w:noProof/>
        </w:rPr>
        <w:t xml:space="preserve"> (</w:t>
      </w:r>
      <w:r w:rsidR="003F4E07" w:rsidRPr="00E3323D">
        <w:rPr>
          <w:noProof/>
        </w:rPr>
        <w:t>2019)</w:t>
      </w:r>
      <w:r w:rsidR="003F4E07">
        <w:fldChar w:fldCharType="end"/>
      </w:r>
      <w:r w:rsidR="003F4E07">
        <w:t>.</w:t>
      </w:r>
      <w:r w:rsidR="00564D2A">
        <w:t xml:space="preserve"> </w:t>
      </w:r>
      <w:r w:rsidR="00A92D00">
        <w:t>Specifically</w:t>
      </w:r>
      <w:r w:rsidR="00323FA9">
        <w:t>,</w:t>
      </w:r>
      <w:r w:rsidR="00A92D00">
        <w:t xml:space="preserve"> </w:t>
      </w:r>
      <w:r>
        <w:t xml:space="preserve">we addressed </w:t>
      </w:r>
      <w:r w:rsidR="005A6431">
        <w:t xml:space="preserve">the understudied topic of seed oil </w:t>
      </w:r>
      <w:r>
        <w:t xml:space="preserve">traits and their </w:t>
      </w:r>
      <w:r w:rsidR="005A6431">
        <w:t xml:space="preserve">and </w:t>
      </w:r>
      <w:r w:rsidR="00FD1197">
        <w:t>correlates and drivers</w:t>
      </w:r>
      <w:r w:rsidR="00C54B40">
        <w:t xml:space="preserve"> </w:t>
      </w:r>
      <w:r w:rsidR="005A6431">
        <w:t>in wild species</w:t>
      </w:r>
      <w:r w:rsidR="009107D2">
        <w:t xml:space="preserve">. </w:t>
      </w:r>
      <w:r>
        <w:t>We found a strong trade-off between s</w:t>
      </w:r>
      <w:r w:rsidR="007226B2">
        <w:t xml:space="preserve">eed oil content </w:t>
      </w:r>
      <w:r>
        <w:t>and</w:t>
      </w:r>
      <w:r w:rsidR="007226B2">
        <w:t xml:space="preserve"> seed longevity in alpine species,</w:t>
      </w:r>
      <w:r w:rsidR="0005520D">
        <w:t xml:space="preserve"> </w:t>
      </w:r>
      <w:r>
        <w:t xml:space="preserve">with potential implications </w:t>
      </w:r>
      <w:r w:rsidR="0005520D">
        <w:t xml:space="preserve">for </w:t>
      </w:r>
      <w:r>
        <w:t>alpine ecology and also for ex situ conservation</w:t>
      </w:r>
      <w:r w:rsidR="00EE7EA1">
        <w:t xml:space="preserve"> </w:t>
      </w:r>
      <w:r>
        <w:t>focused on seed banking of threatened alpine species. However, this might be one of the few trade-offs linked to seed oil traits, which are strongly conserved in the phylogeny of herbaceous species. Similarly, e</w:t>
      </w:r>
      <w:r w:rsidR="00C921AC">
        <w:t xml:space="preserve">cological drivers appear to have a limited </w:t>
      </w:r>
      <w:r>
        <w:t xml:space="preserve">selective pressure </w:t>
      </w:r>
      <w:r w:rsidR="00C921AC">
        <w:t xml:space="preserve">on seed oil and composition along </w:t>
      </w:r>
      <w:r w:rsidR="00B94CFF">
        <w:t xml:space="preserve">regional </w:t>
      </w:r>
      <w:r w:rsidR="00C921AC">
        <w:t xml:space="preserve">altitudinal and </w:t>
      </w:r>
      <w:r w:rsidR="00B94CFF">
        <w:t xml:space="preserve">local </w:t>
      </w:r>
      <w:r w:rsidR="00C921AC">
        <w:t>micro</w:t>
      </w:r>
      <w:r w:rsidR="00C203E7">
        <w:t>climatic</w:t>
      </w:r>
      <w:r w:rsidR="00C921AC">
        <w:t xml:space="preserve"> gradients. Nevertheless, </w:t>
      </w:r>
      <w:r w:rsidR="008178B1">
        <w:t xml:space="preserve">collective and global efforts are necessary to </w:t>
      </w:r>
      <w:r w:rsidR="003F76D2">
        <w:t xml:space="preserve">complement the </w:t>
      </w:r>
      <w:r w:rsidR="00A92D00">
        <w:t>few data available for wild species</w:t>
      </w:r>
      <w:r w:rsidR="003F76D2">
        <w:t xml:space="preserve"> in order to disentangle seed oil patterns across species and vegetation types.</w:t>
      </w:r>
    </w:p>
    <w:p w14:paraId="3D3EAC53" w14:textId="2E940AF9" w:rsidR="00B77CF8" w:rsidRDefault="00B77CF8" w:rsidP="00B77CF8">
      <w:pPr>
        <w:autoSpaceDE w:val="0"/>
        <w:autoSpaceDN w:val="0"/>
        <w:adjustRightInd w:val="0"/>
        <w:spacing w:after="0" w:line="360" w:lineRule="auto"/>
        <w:jc w:val="both"/>
      </w:pPr>
    </w:p>
    <w:p w14:paraId="632AD2C1" w14:textId="498A6B20" w:rsidR="00B77CF8" w:rsidRPr="00C726FE" w:rsidRDefault="00B77CF8" w:rsidP="00B77CF8">
      <w:pPr>
        <w:autoSpaceDE w:val="0"/>
        <w:autoSpaceDN w:val="0"/>
        <w:adjustRightInd w:val="0"/>
        <w:spacing w:after="0" w:line="360" w:lineRule="auto"/>
        <w:jc w:val="both"/>
        <w:rPr>
          <w:b/>
          <w:bCs/>
        </w:rPr>
      </w:pPr>
      <w:r w:rsidRPr="00C203E7">
        <w:rPr>
          <w:b/>
          <w:bCs/>
        </w:rPr>
        <w:t>Figure legends</w:t>
      </w:r>
    </w:p>
    <w:p w14:paraId="400923AC" w14:textId="77777777" w:rsidR="00AE6A08" w:rsidRDefault="00AE6A08" w:rsidP="00AE6A08">
      <w:pPr>
        <w:spacing w:line="360" w:lineRule="auto"/>
        <w:jc w:val="both"/>
        <w:rPr>
          <w:lang w:val="en-GB"/>
        </w:rPr>
      </w:pPr>
      <w:r>
        <w:rPr>
          <w:lang w:val="en-GB"/>
        </w:rPr>
        <w:t>Figure 1. (</w:t>
      </w:r>
      <w:r w:rsidRPr="00B77CF8">
        <w:rPr>
          <w:b/>
          <w:bCs/>
          <w:lang w:val="en-GB"/>
        </w:rPr>
        <w:t>a</w:t>
      </w:r>
      <w:r>
        <w:rPr>
          <w:lang w:val="en-GB"/>
        </w:rPr>
        <w:t>) Fatty acid biochemical properties; (</w:t>
      </w:r>
      <w:r w:rsidRPr="00B77CF8">
        <w:rPr>
          <w:b/>
          <w:bCs/>
          <w:lang w:val="en-GB"/>
        </w:rPr>
        <w:t>b</w:t>
      </w:r>
      <w:r>
        <w:rPr>
          <w:lang w:val="en-GB"/>
        </w:rPr>
        <w:t>) Altitudinal oil content and unsaturated UFA/SFA ratio (Unsaturated Fatty Acids /Saturated Fatty Acids) patterns expected in our study.</w:t>
      </w:r>
    </w:p>
    <w:p w14:paraId="1D96AB7A" w14:textId="77777777" w:rsidR="00AE6A08" w:rsidRDefault="00AE6A08" w:rsidP="00AE6A08">
      <w:pPr>
        <w:spacing w:line="360" w:lineRule="auto"/>
        <w:jc w:val="both"/>
        <w:rPr>
          <w:lang w:val="en-GB"/>
        </w:rPr>
      </w:pPr>
      <w:r w:rsidRPr="005B7E6E">
        <w:rPr>
          <w:lang w:val="en-GB"/>
        </w:rPr>
        <w:lastRenderedPageBreak/>
        <w:t>Fig</w:t>
      </w:r>
      <w:r>
        <w:rPr>
          <w:lang w:val="en-GB"/>
        </w:rPr>
        <w:t>ure</w:t>
      </w:r>
      <w:r w:rsidRPr="005B7E6E">
        <w:rPr>
          <w:lang w:val="en-GB"/>
        </w:rPr>
        <w:t xml:space="preserve"> </w:t>
      </w:r>
      <w:r>
        <w:rPr>
          <w:lang w:val="en-GB"/>
        </w:rPr>
        <w:t>2. Seed oil content and composition in 47 alpine species from northwestern Spain. (</w:t>
      </w:r>
      <w:r w:rsidRPr="00B77CF8">
        <w:rPr>
          <w:b/>
          <w:bCs/>
          <w:lang w:val="en-GB"/>
        </w:rPr>
        <w:t>a</w:t>
      </w:r>
      <w:r>
        <w:rPr>
          <w:lang w:val="en-GB"/>
        </w:rPr>
        <w:t>) Oil content (%) per species, colours representing orders as panel D. (</w:t>
      </w:r>
      <w:r>
        <w:rPr>
          <w:b/>
          <w:bCs/>
          <w:lang w:val="en-GB"/>
        </w:rPr>
        <w:t>b</w:t>
      </w:r>
      <w:r>
        <w:rPr>
          <w:lang w:val="en-GB"/>
        </w:rPr>
        <w:t>) Seed oil composition of fatty acids with more than 10% relative proportion on average across species. (</w:t>
      </w:r>
      <w:r>
        <w:rPr>
          <w:b/>
          <w:bCs/>
          <w:lang w:val="en-GB"/>
        </w:rPr>
        <w:t>c</w:t>
      </w:r>
      <w:r>
        <w:rPr>
          <w:lang w:val="en-GB"/>
        </w:rPr>
        <w:t>) Seed oil composition per species with fatty acids divided between Unsaturated Fatty Acids (UFA) and Saturated Fatty Acids (SFA). (</w:t>
      </w:r>
      <w:r>
        <w:rPr>
          <w:b/>
          <w:bCs/>
          <w:lang w:val="en-GB"/>
        </w:rPr>
        <w:t>d</w:t>
      </w:r>
      <w:r>
        <w:rPr>
          <w:lang w:val="en-GB"/>
        </w:rPr>
        <w:t>) PCA with species as points and (</w:t>
      </w:r>
      <w:r>
        <w:rPr>
          <w:b/>
          <w:bCs/>
          <w:lang w:val="en-GB"/>
        </w:rPr>
        <w:t>e</w:t>
      </w:r>
      <w:r>
        <w:rPr>
          <w:lang w:val="en-GB"/>
        </w:rPr>
        <w:t>) variables directions and contributions.</w:t>
      </w:r>
    </w:p>
    <w:p w14:paraId="35651F8D" w14:textId="77777777" w:rsidR="00AE6A08" w:rsidRDefault="00AE6A08" w:rsidP="00AE6A08">
      <w:pPr>
        <w:spacing w:line="360" w:lineRule="auto"/>
        <w:jc w:val="both"/>
        <w:rPr>
          <w:lang w:val="en-GB"/>
        </w:rPr>
      </w:pPr>
      <w:r>
        <w:rPr>
          <w:lang w:val="en-GB"/>
        </w:rPr>
        <w:t>Figure 3. Regional oil content patterns (n=80 species). (</w:t>
      </w:r>
      <w:r>
        <w:rPr>
          <w:b/>
          <w:bCs/>
          <w:lang w:val="en-GB"/>
        </w:rPr>
        <w:t>a</w:t>
      </w:r>
      <w:r>
        <w:rPr>
          <w:lang w:val="en-GB"/>
        </w:rPr>
        <w:t>) Seed oil content (%) between regional altitudinal distribution showed by different colours. (</w:t>
      </w:r>
      <w:r>
        <w:rPr>
          <w:b/>
          <w:bCs/>
          <w:lang w:val="en-GB"/>
        </w:rPr>
        <w:t>b</w:t>
      </w:r>
      <w:r>
        <w:rPr>
          <w:lang w:val="en-GB"/>
        </w:rPr>
        <w:t>) Seed oil content (%) and seed mass (mg) non-significant relationship (from MCMC-GLMMs models with gaussian family) showed by posterior mean (post. mean) and credible intervals (CI); if CI values do not overlap with 0, they indicate a significant relationship.</w:t>
      </w:r>
    </w:p>
    <w:p w14:paraId="0285E1E8" w14:textId="77777777" w:rsidR="00AE6A08" w:rsidRPr="00BC5462" w:rsidRDefault="00AE6A08" w:rsidP="00AE6A08">
      <w:pPr>
        <w:spacing w:line="360" w:lineRule="auto"/>
        <w:jc w:val="both"/>
        <w:rPr>
          <w:lang w:val="en-GB"/>
        </w:rPr>
      </w:pPr>
      <w:r>
        <w:rPr>
          <w:lang w:val="en-GB"/>
        </w:rPr>
        <w:t>Figure 4. Relationships between seed oil content and UFA/SFA ratio with (</w:t>
      </w:r>
      <w:r w:rsidRPr="008D1F58">
        <w:rPr>
          <w:b/>
          <w:bCs/>
          <w:lang w:val="en-GB"/>
        </w:rPr>
        <w:t>a</w:t>
      </w:r>
      <w:r>
        <w:rPr>
          <w:lang w:val="en-GB"/>
        </w:rPr>
        <w:t>) seed mass, (</w:t>
      </w:r>
      <w:r w:rsidRPr="008D1F58">
        <w:rPr>
          <w:b/>
          <w:bCs/>
          <w:lang w:val="en-GB"/>
        </w:rPr>
        <w:t>b</w:t>
      </w:r>
      <w:r>
        <w:rPr>
          <w:lang w:val="en-GB"/>
        </w:rPr>
        <w:t>) seed longevity (p50) and (</w:t>
      </w:r>
      <w:r w:rsidRPr="008D1F58">
        <w:rPr>
          <w:b/>
          <w:bCs/>
          <w:lang w:val="en-GB"/>
        </w:rPr>
        <w:t>c</w:t>
      </w:r>
      <w:r>
        <w:rPr>
          <w:lang w:val="en-GB"/>
        </w:rPr>
        <w:t>) germination timing (EHS). All seed traits were measured for 47 alpine species of northwestern Spain in the laboratory. Significance values from MCMC-GLMM models (Gaussian family) showed by posterior mean (post. mean) and credible intervals (CI); if CI values do not overlap with 0, they indicate a significant relationship.</w:t>
      </w:r>
      <w:r w:rsidRPr="00D4696E">
        <w:t xml:space="preserve"> </w:t>
      </w:r>
      <w:r>
        <w:rPr>
          <w:lang w:val="en-GB"/>
        </w:rPr>
        <w:t>Colours represent the different plant orders.</w:t>
      </w:r>
    </w:p>
    <w:p w14:paraId="0C7175A5" w14:textId="77777777" w:rsidR="00AE6A08" w:rsidRPr="00BC5462" w:rsidRDefault="00AE6A08" w:rsidP="00AE6A08">
      <w:pPr>
        <w:spacing w:line="360" w:lineRule="auto"/>
        <w:jc w:val="both"/>
        <w:rPr>
          <w:lang w:val="en-GB"/>
        </w:rPr>
      </w:pPr>
      <w:r>
        <w:rPr>
          <w:lang w:val="en-GB"/>
        </w:rPr>
        <w:t>Figure 5. Seed oil content ecological trade-offs, oil content and ratio UFA/SFA log-transformed for MCMC-GLMM models (family=Gaussian, n=46), significances showed by posterior mean and credible intervals (CI); if CI values does not overlap with 0 indicate a significant relationship. (</w:t>
      </w:r>
      <w:r w:rsidRPr="00B77CF8">
        <w:rPr>
          <w:b/>
          <w:bCs/>
          <w:lang w:val="en-GB"/>
        </w:rPr>
        <w:t>a</w:t>
      </w:r>
      <w:r>
        <w:rPr>
          <w:lang w:val="en-GB"/>
        </w:rPr>
        <w:t xml:space="preserve">) Relationship with GDD (Growing Degree Days </w:t>
      </w:r>
      <w:r w:rsidRPr="0089057C">
        <w:rPr>
          <w:noProof/>
          <w:lang w:val="en-GB"/>
        </w:rPr>
        <w:t>°C</w:t>
      </w:r>
      <w:r>
        <w:rPr>
          <w:lang w:val="en-GB"/>
        </w:rPr>
        <w:t>); (</w:t>
      </w:r>
      <w:r>
        <w:rPr>
          <w:b/>
          <w:bCs/>
          <w:lang w:val="en-GB"/>
        </w:rPr>
        <w:t>b</w:t>
      </w:r>
      <w:r>
        <w:rPr>
          <w:lang w:val="en-GB"/>
        </w:rPr>
        <w:t xml:space="preserve">) Relationship with FDD (Freezing Degree Days </w:t>
      </w:r>
      <w:r w:rsidRPr="0089057C">
        <w:rPr>
          <w:noProof/>
          <w:lang w:val="en-GB"/>
        </w:rPr>
        <w:t>°C</w:t>
      </w:r>
      <w:r>
        <w:rPr>
          <w:lang w:val="en-GB"/>
        </w:rPr>
        <w:t>) and (</w:t>
      </w:r>
      <w:r>
        <w:rPr>
          <w:b/>
          <w:bCs/>
          <w:lang w:val="en-GB"/>
        </w:rPr>
        <w:t>c</w:t>
      </w:r>
      <w:r>
        <w:rPr>
          <w:lang w:val="en-GB"/>
        </w:rPr>
        <w:t>) relationship with Snow days.</w:t>
      </w:r>
    </w:p>
    <w:p w14:paraId="5B2B9CB4" w14:textId="676ABD33" w:rsidR="001C05B8" w:rsidRDefault="001C05B8" w:rsidP="001C05B8">
      <w:pPr>
        <w:pStyle w:val="Ttulo2"/>
        <w:rPr>
          <w:lang w:val="en-GB"/>
        </w:rPr>
      </w:pPr>
      <w:r>
        <w:rPr>
          <w:lang w:val="en-GB"/>
        </w:rPr>
        <w:t>References</w:t>
      </w:r>
    </w:p>
    <w:p w14:paraId="6D4932E4" w14:textId="2223F040" w:rsidR="00D4696E" w:rsidRPr="00D4696E" w:rsidRDefault="001C05B8" w:rsidP="00D4696E">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D4696E" w:rsidRPr="00D4696E">
        <w:rPr>
          <w:rFonts w:ascii="Calibri" w:hAnsi="Calibri" w:cs="Calibri"/>
          <w:b/>
          <w:bCs/>
          <w:noProof/>
          <w:kern w:val="0"/>
        </w:rPr>
        <w:t>Bailly C, Benamar A, Corbineau F, Come D</w:t>
      </w:r>
      <w:r w:rsidR="00D4696E" w:rsidRPr="00D4696E">
        <w:rPr>
          <w:rFonts w:ascii="Calibri" w:hAnsi="Calibri" w:cs="Calibri"/>
          <w:noProof/>
          <w:kern w:val="0"/>
        </w:rPr>
        <w:t xml:space="preserve">. </w:t>
      </w:r>
      <w:r w:rsidR="00D4696E" w:rsidRPr="00D4696E">
        <w:rPr>
          <w:rFonts w:ascii="Calibri" w:hAnsi="Calibri" w:cs="Calibri"/>
          <w:b/>
          <w:bCs/>
          <w:noProof/>
          <w:kern w:val="0"/>
        </w:rPr>
        <w:t>1998</w:t>
      </w:r>
      <w:r w:rsidR="00D4696E" w:rsidRPr="00D4696E">
        <w:rPr>
          <w:rFonts w:ascii="Calibri" w:hAnsi="Calibri" w:cs="Calibri"/>
          <w:noProof/>
          <w:kern w:val="0"/>
        </w:rPr>
        <w:t xml:space="preserve">. Free radical scavenging as affected by accelerated ageing and subsequent priming in sunflower seeds. </w:t>
      </w:r>
      <w:r w:rsidR="00D4696E" w:rsidRPr="00D4696E">
        <w:rPr>
          <w:rFonts w:ascii="Calibri" w:hAnsi="Calibri" w:cs="Calibri"/>
          <w:i/>
          <w:iCs/>
          <w:noProof/>
          <w:kern w:val="0"/>
        </w:rPr>
        <w:t>Physiologia Plantarum</w:t>
      </w:r>
      <w:r w:rsidR="00D4696E" w:rsidRPr="00D4696E">
        <w:rPr>
          <w:rFonts w:ascii="Calibri" w:hAnsi="Calibri" w:cs="Calibri"/>
          <w:noProof/>
          <w:kern w:val="0"/>
        </w:rPr>
        <w:t xml:space="preserve"> </w:t>
      </w:r>
      <w:r w:rsidR="00D4696E" w:rsidRPr="00D4696E">
        <w:rPr>
          <w:rFonts w:ascii="Calibri" w:hAnsi="Calibri" w:cs="Calibri"/>
          <w:b/>
          <w:bCs/>
          <w:noProof/>
          <w:kern w:val="0"/>
        </w:rPr>
        <w:t>104</w:t>
      </w:r>
      <w:r w:rsidR="00D4696E" w:rsidRPr="00D4696E">
        <w:rPr>
          <w:rFonts w:ascii="Calibri" w:hAnsi="Calibri" w:cs="Calibri"/>
          <w:noProof/>
          <w:kern w:val="0"/>
        </w:rPr>
        <w:t>: 646–652.</w:t>
      </w:r>
    </w:p>
    <w:p w14:paraId="2C3253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skin CC, Baskin JM</w:t>
      </w:r>
      <w:r w:rsidRPr="00D4696E">
        <w:rPr>
          <w:rFonts w:ascii="Calibri" w:hAnsi="Calibri" w:cs="Calibri"/>
          <w:noProof/>
          <w:kern w:val="0"/>
        </w:rPr>
        <w:t xml:space="preserve">. </w:t>
      </w:r>
      <w:r w:rsidRPr="00D4696E">
        <w:rPr>
          <w:rFonts w:ascii="Calibri" w:hAnsi="Calibri" w:cs="Calibri"/>
          <w:b/>
          <w:bCs/>
          <w:noProof/>
          <w:kern w:val="0"/>
        </w:rPr>
        <w:t>2014</w:t>
      </w:r>
      <w:r w:rsidRPr="00D4696E">
        <w:rPr>
          <w:rFonts w:ascii="Calibri" w:hAnsi="Calibri" w:cs="Calibri"/>
          <w:noProof/>
          <w:kern w:val="0"/>
        </w:rPr>
        <w:t xml:space="preserve">. </w:t>
      </w:r>
      <w:r w:rsidRPr="00D4696E">
        <w:rPr>
          <w:rFonts w:ascii="Calibri" w:hAnsi="Calibri" w:cs="Calibri"/>
          <w:i/>
          <w:iCs/>
          <w:noProof/>
          <w:kern w:val="0"/>
        </w:rPr>
        <w:t>Seeds. Ecology, Biogeography and Evolution of Dormancy and Germination</w:t>
      </w:r>
      <w:r w:rsidRPr="00D4696E">
        <w:rPr>
          <w:rFonts w:ascii="Calibri" w:hAnsi="Calibri" w:cs="Calibri"/>
          <w:noProof/>
          <w:kern w:val="0"/>
        </w:rPr>
        <w:t>. San Diego, CA, USA: Academic Press.</w:t>
      </w:r>
    </w:p>
    <w:p w14:paraId="21C6E7B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ud S, Lepiniec L</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Physiological and developmental regulation of seed oil production. </w:t>
      </w:r>
      <w:r w:rsidRPr="00D4696E">
        <w:rPr>
          <w:rFonts w:ascii="Calibri" w:hAnsi="Calibri" w:cs="Calibri"/>
          <w:i/>
          <w:iCs/>
          <w:noProof/>
          <w:kern w:val="0"/>
        </w:rPr>
        <w:t>Progress in Lipid Research</w:t>
      </w:r>
      <w:r w:rsidRPr="00D4696E">
        <w:rPr>
          <w:rFonts w:ascii="Calibri" w:hAnsi="Calibri" w:cs="Calibri"/>
          <w:noProof/>
          <w:kern w:val="0"/>
        </w:rPr>
        <w:t xml:space="preserve"> </w:t>
      </w:r>
      <w:r w:rsidRPr="00D4696E">
        <w:rPr>
          <w:rFonts w:ascii="Calibri" w:hAnsi="Calibri" w:cs="Calibri"/>
          <w:b/>
          <w:bCs/>
          <w:noProof/>
          <w:kern w:val="0"/>
        </w:rPr>
        <w:t>49</w:t>
      </w:r>
      <w:r w:rsidRPr="00D4696E">
        <w:rPr>
          <w:rFonts w:ascii="Calibri" w:hAnsi="Calibri" w:cs="Calibri"/>
          <w:noProof/>
          <w:kern w:val="0"/>
        </w:rPr>
        <w:t>: 235–249.</w:t>
      </w:r>
    </w:p>
    <w:p w14:paraId="66B479C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retagnolle F, Matejicek A, Gregoire S, Reboud X, Gaba S</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Determination of fatty acids content, global antioxidant activity and energy value of weed seeds from agricultural fields in France. </w:t>
      </w:r>
      <w:r w:rsidRPr="00D4696E">
        <w:rPr>
          <w:rFonts w:ascii="Calibri" w:hAnsi="Calibri" w:cs="Calibri"/>
          <w:i/>
          <w:iCs/>
          <w:noProof/>
          <w:kern w:val="0"/>
        </w:rPr>
        <w:t>Weed Research</w:t>
      </w:r>
      <w:r w:rsidRPr="00D4696E">
        <w:rPr>
          <w:rFonts w:ascii="Calibri" w:hAnsi="Calibri" w:cs="Calibri"/>
          <w:noProof/>
          <w:kern w:val="0"/>
        </w:rPr>
        <w:t xml:space="preserve"> </w:t>
      </w:r>
      <w:r w:rsidRPr="00D4696E">
        <w:rPr>
          <w:rFonts w:ascii="Calibri" w:hAnsi="Calibri" w:cs="Calibri"/>
          <w:b/>
          <w:bCs/>
          <w:noProof/>
          <w:kern w:val="0"/>
        </w:rPr>
        <w:t>56</w:t>
      </w:r>
      <w:r w:rsidRPr="00D4696E">
        <w:rPr>
          <w:rFonts w:ascii="Calibri" w:hAnsi="Calibri" w:cs="Calibri"/>
          <w:noProof/>
          <w:kern w:val="0"/>
        </w:rPr>
        <w:t>: 78–95.</w:t>
      </w:r>
    </w:p>
    <w:p w14:paraId="34B08B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u H, Chen X, Xu X, Liu K, Jia P, Du G</w:t>
      </w:r>
      <w:r w:rsidRPr="00D4696E">
        <w:rPr>
          <w:rFonts w:ascii="Calibri" w:hAnsi="Calibri" w:cs="Calibri"/>
          <w:noProof/>
          <w:kern w:val="0"/>
        </w:rPr>
        <w:t xml:space="preserve">. </w:t>
      </w:r>
      <w:r w:rsidRPr="00D4696E">
        <w:rPr>
          <w:rFonts w:ascii="Calibri" w:hAnsi="Calibri" w:cs="Calibri"/>
          <w:b/>
          <w:bCs/>
          <w:noProof/>
          <w:kern w:val="0"/>
        </w:rPr>
        <w:t>2007</w:t>
      </w:r>
      <w:r w:rsidRPr="00D4696E">
        <w:rPr>
          <w:rFonts w:ascii="Calibri" w:hAnsi="Calibri" w:cs="Calibri"/>
          <w:noProof/>
          <w:kern w:val="0"/>
        </w:rPr>
        <w:t xml:space="preserve">. Seed mass and germination in an alpine meadow on the eastern Tsinghai-Tibet plateau. </w:t>
      </w:r>
      <w:r w:rsidRPr="00D4696E">
        <w:rPr>
          <w:rFonts w:ascii="Calibri" w:hAnsi="Calibri" w:cs="Calibri"/>
          <w:i/>
          <w:iCs/>
          <w:noProof/>
          <w:kern w:val="0"/>
        </w:rPr>
        <w:t>Plant Ecology</w:t>
      </w:r>
      <w:r w:rsidRPr="00D4696E">
        <w:rPr>
          <w:rFonts w:ascii="Calibri" w:hAnsi="Calibri" w:cs="Calibri"/>
          <w:noProof/>
          <w:kern w:val="0"/>
        </w:rPr>
        <w:t xml:space="preserve"> </w:t>
      </w:r>
      <w:r w:rsidRPr="00D4696E">
        <w:rPr>
          <w:rFonts w:ascii="Calibri" w:hAnsi="Calibri" w:cs="Calibri"/>
          <w:b/>
          <w:bCs/>
          <w:noProof/>
          <w:kern w:val="0"/>
        </w:rPr>
        <w:t>191</w:t>
      </w:r>
      <w:r w:rsidRPr="00D4696E">
        <w:rPr>
          <w:rFonts w:ascii="Calibri" w:hAnsi="Calibri" w:cs="Calibri"/>
          <w:noProof/>
          <w:kern w:val="0"/>
        </w:rPr>
        <w:t>: 127–149.</w:t>
      </w:r>
    </w:p>
    <w:p w14:paraId="73E0CC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e Cáceres M, Legendre P</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ssociations between species and groups of sites: indices and statistical inference. </w:t>
      </w:r>
      <w:r w:rsidRPr="00D4696E">
        <w:rPr>
          <w:rFonts w:ascii="Calibri" w:hAnsi="Calibri" w:cs="Calibri"/>
          <w:i/>
          <w:iCs/>
          <w:noProof/>
          <w:kern w:val="0"/>
        </w:rPr>
        <w:t>Ecology</w:t>
      </w:r>
      <w:r w:rsidRPr="00D4696E">
        <w:rPr>
          <w:rFonts w:ascii="Calibri" w:hAnsi="Calibri" w:cs="Calibri"/>
          <w:noProof/>
          <w:kern w:val="0"/>
        </w:rPr>
        <w:t xml:space="preserve"> </w:t>
      </w:r>
      <w:r w:rsidRPr="00D4696E">
        <w:rPr>
          <w:rFonts w:ascii="Calibri" w:hAnsi="Calibri" w:cs="Calibri"/>
          <w:b/>
          <w:bCs/>
          <w:noProof/>
          <w:kern w:val="0"/>
        </w:rPr>
        <w:t>90</w:t>
      </w:r>
      <w:r w:rsidRPr="00D4696E">
        <w:rPr>
          <w:rFonts w:ascii="Calibri" w:hAnsi="Calibri" w:cs="Calibri"/>
          <w:noProof/>
          <w:kern w:val="0"/>
        </w:rPr>
        <w:t>: 3566–3574.</w:t>
      </w:r>
    </w:p>
    <w:p w14:paraId="12133648"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lastRenderedPageBreak/>
        <w:t>Cai ZQ, Jiao DY, Tang SX, Dao XS, Lei YB, Cai CT</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Leaf photosynthesis, growth, and seed chemicals of sacha inchi plants cultivated along an altitude gradient. </w:t>
      </w:r>
      <w:r w:rsidRPr="00CD239F">
        <w:rPr>
          <w:rFonts w:ascii="Calibri" w:hAnsi="Calibri" w:cs="Calibri"/>
          <w:i/>
          <w:iCs/>
          <w:noProof/>
          <w:kern w:val="0"/>
          <w:lang w:val="es-ES"/>
        </w:rPr>
        <w:t>Crop Science</w:t>
      </w:r>
      <w:r w:rsidRPr="00CD239F">
        <w:rPr>
          <w:rFonts w:ascii="Calibri" w:hAnsi="Calibri" w:cs="Calibri"/>
          <w:noProof/>
          <w:kern w:val="0"/>
          <w:lang w:val="es-ES"/>
        </w:rPr>
        <w:t xml:space="preserve"> </w:t>
      </w:r>
      <w:r w:rsidRPr="00CD239F">
        <w:rPr>
          <w:rFonts w:ascii="Calibri" w:hAnsi="Calibri" w:cs="Calibri"/>
          <w:b/>
          <w:bCs/>
          <w:noProof/>
          <w:kern w:val="0"/>
          <w:lang w:val="es-ES"/>
        </w:rPr>
        <w:t>52</w:t>
      </w:r>
      <w:r w:rsidRPr="00CD239F">
        <w:rPr>
          <w:rFonts w:ascii="Calibri" w:hAnsi="Calibri" w:cs="Calibri"/>
          <w:noProof/>
          <w:kern w:val="0"/>
          <w:lang w:val="es-ES"/>
        </w:rPr>
        <w:t>: 1859–1867.</w:t>
      </w:r>
    </w:p>
    <w:p w14:paraId="0616168A"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CD239F">
        <w:rPr>
          <w:rFonts w:ascii="Calibri" w:hAnsi="Calibri" w:cs="Calibri"/>
          <w:b/>
          <w:bCs/>
          <w:noProof/>
          <w:kern w:val="0"/>
          <w:lang w:val="es-ES"/>
        </w:rPr>
        <w:t>Chazarra Bernabé A, Flórez García E, Peraza Sánchez B, Tohá Rebull T, Lorenzo Mariño B, Criado Pinto E, Moreno García JV, Romero Fresneda R, Botey Fullat R</w:t>
      </w:r>
      <w:r w:rsidRPr="00CD239F">
        <w:rPr>
          <w:rFonts w:ascii="Calibri" w:hAnsi="Calibri" w:cs="Calibri"/>
          <w:noProof/>
          <w:kern w:val="0"/>
          <w:lang w:val="es-ES"/>
        </w:rPr>
        <w:t xml:space="preserve">. </w:t>
      </w:r>
      <w:r w:rsidRPr="00CD239F">
        <w:rPr>
          <w:rFonts w:ascii="Calibri" w:hAnsi="Calibri" w:cs="Calibri"/>
          <w:b/>
          <w:bCs/>
          <w:noProof/>
          <w:kern w:val="0"/>
          <w:lang w:val="es-ES"/>
        </w:rPr>
        <w:t>2018</w:t>
      </w:r>
      <w:r w:rsidRPr="00CD239F">
        <w:rPr>
          <w:rFonts w:ascii="Calibri" w:hAnsi="Calibri" w:cs="Calibri"/>
          <w:noProof/>
          <w:kern w:val="0"/>
          <w:lang w:val="es-ES"/>
        </w:rPr>
        <w:t xml:space="preserve">. Mapas climáticos de España (1981-2010). </w:t>
      </w:r>
      <w:r w:rsidRPr="00CD239F">
        <w:rPr>
          <w:rFonts w:ascii="Calibri" w:hAnsi="Calibri" w:cs="Calibri"/>
          <w:i/>
          <w:iCs/>
          <w:noProof/>
          <w:kern w:val="0"/>
          <w:lang w:val="es-ES"/>
        </w:rPr>
        <w:t>Mapas climáticos de España (1981-2010) y ETo (1996-2016)</w:t>
      </w:r>
      <w:r w:rsidRPr="00CD239F">
        <w:rPr>
          <w:rFonts w:ascii="Calibri" w:hAnsi="Calibri" w:cs="Calibri"/>
          <w:noProof/>
          <w:kern w:val="0"/>
          <w:lang w:val="es-ES"/>
        </w:rPr>
        <w:t>: 75.</w:t>
      </w:r>
    </w:p>
    <w:p w14:paraId="186B705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eng H, Cai S, Hao M, Cai Y, Wen Y, Huang W, Mei D, Hu Q</w:t>
      </w:r>
      <w:r w:rsidRPr="00D4696E">
        <w:rPr>
          <w:rFonts w:ascii="Calibri" w:hAnsi="Calibri" w:cs="Calibri"/>
          <w:noProof/>
          <w:kern w:val="0"/>
        </w:rPr>
        <w:t xml:space="preserve">. </w:t>
      </w:r>
      <w:r w:rsidRPr="00D4696E">
        <w:rPr>
          <w:rFonts w:ascii="Calibri" w:hAnsi="Calibri" w:cs="Calibri"/>
          <w:b/>
          <w:bCs/>
          <w:noProof/>
          <w:kern w:val="0"/>
        </w:rPr>
        <w:t>2024</w:t>
      </w:r>
      <w:r w:rsidRPr="00D4696E">
        <w:rPr>
          <w:rFonts w:ascii="Calibri" w:hAnsi="Calibri" w:cs="Calibri"/>
          <w:noProof/>
          <w:kern w:val="0"/>
        </w:rPr>
        <w:t xml:space="preserve">. Targeted mutagenesis of BnTTG1 homologues generated yellow-seeded rapeseed with increased oil content and seed germination under abiotic stress. </w:t>
      </w:r>
      <w:r w:rsidRPr="00D4696E">
        <w:rPr>
          <w:rFonts w:ascii="Calibri" w:hAnsi="Calibri" w:cs="Calibri"/>
          <w:i/>
          <w:iCs/>
          <w:noProof/>
          <w:kern w:val="0"/>
        </w:rPr>
        <w:t>Plant Physiology and Biochemistry</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108302.</w:t>
      </w:r>
    </w:p>
    <w:p w14:paraId="6CC0B8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oler P</w:t>
      </w:r>
      <w:r w:rsidRPr="00D4696E">
        <w:rPr>
          <w:rFonts w:ascii="Calibri" w:hAnsi="Calibri" w:cs="Calibri"/>
          <w:noProof/>
          <w:kern w:val="0"/>
        </w:rPr>
        <w:t xml:space="preserve">. </w:t>
      </w:r>
      <w:r w:rsidRPr="00D4696E">
        <w:rPr>
          <w:rFonts w:ascii="Calibri" w:hAnsi="Calibri" w:cs="Calibri"/>
          <w:b/>
          <w:bCs/>
          <w:noProof/>
          <w:kern w:val="0"/>
        </w:rPr>
        <w:t>2018</w:t>
      </w:r>
      <w:r w:rsidRPr="00D4696E">
        <w:rPr>
          <w:rFonts w:ascii="Calibri" w:hAnsi="Calibri" w:cs="Calibri"/>
          <w:noProof/>
          <w:kern w:val="0"/>
        </w:rPr>
        <w:t xml:space="preserve">. Winter soil temperature dependence of alpine plant distribution: Implications for anticipating vegetation changes under a warming climate. </w:t>
      </w:r>
      <w:r w:rsidRPr="00D4696E">
        <w:rPr>
          <w:rFonts w:ascii="Calibri" w:hAnsi="Calibri" w:cs="Calibri"/>
          <w:i/>
          <w:iCs/>
          <w:noProof/>
          <w:kern w:val="0"/>
        </w:rPr>
        <w:t>Perspectives in Plant Ecology, Evolution and Systematics</w:t>
      </w:r>
      <w:r w:rsidRPr="00D4696E">
        <w:rPr>
          <w:rFonts w:ascii="Calibri" w:hAnsi="Calibri" w:cs="Calibri"/>
          <w:noProof/>
          <w:kern w:val="0"/>
        </w:rPr>
        <w:t xml:space="preserve"> </w:t>
      </w:r>
      <w:r w:rsidRPr="00D4696E">
        <w:rPr>
          <w:rFonts w:ascii="Calibri" w:hAnsi="Calibri" w:cs="Calibri"/>
          <w:b/>
          <w:bCs/>
          <w:noProof/>
          <w:kern w:val="0"/>
        </w:rPr>
        <w:t>30</w:t>
      </w:r>
      <w:r w:rsidRPr="00D4696E">
        <w:rPr>
          <w:rFonts w:ascii="Calibri" w:hAnsi="Calibri" w:cs="Calibri"/>
          <w:noProof/>
          <w:kern w:val="0"/>
        </w:rPr>
        <w:t>: 6–15.</w:t>
      </w:r>
    </w:p>
    <w:p w14:paraId="387307F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M, Newton RJ, Hay FR, Probert RJ</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150-seed comparative longevity protocol -A reduced seed number screening method for identifying short-lived seed conservation collections. </w:t>
      </w:r>
      <w:r w:rsidRPr="00D4696E">
        <w:rPr>
          <w:rFonts w:ascii="Calibri" w:hAnsi="Calibri" w:cs="Calibri"/>
          <w:i/>
          <w:iCs/>
          <w:noProof/>
          <w:kern w:val="0"/>
        </w:rPr>
        <w:t>Seed Science and Technology</w:t>
      </w:r>
      <w:r w:rsidRPr="00D4696E">
        <w:rPr>
          <w:rFonts w:ascii="Calibri" w:hAnsi="Calibri" w:cs="Calibri"/>
          <w:noProof/>
          <w:kern w:val="0"/>
        </w:rPr>
        <w:t xml:space="preserve"> </w:t>
      </w:r>
      <w:r w:rsidRPr="00D4696E">
        <w:rPr>
          <w:rFonts w:ascii="Calibri" w:hAnsi="Calibri" w:cs="Calibri"/>
          <w:b/>
          <w:bCs/>
          <w:noProof/>
          <w:kern w:val="0"/>
        </w:rPr>
        <w:t>44</w:t>
      </w:r>
      <w:r w:rsidRPr="00D4696E">
        <w:rPr>
          <w:rFonts w:ascii="Calibri" w:hAnsi="Calibri" w:cs="Calibri"/>
          <w:noProof/>
          <w:kern w:val="0"/>
        </w:rPr>
        <w:t>: 569–584.</w:t>
      </w:r>
    </w:p>
    <w:p w14:paraId="3005D6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 Sacco A Di, Newton R</w:t>
      </w:r>
      <w:r w:rsidRPr="00D4696E">
        <w:rPr>
          <w:rFonts w:ascii="Calibri" w:hAnsi="Calibri" w:cs="Calibri"/>
          <w:noProof/>
          <w:kern w:val="0"/>
        </w:rPr>
        <w:t xml:space="preserve">. </w:t>
      </w:r>
      <w:r w:rsidRPr="00D4696E">
        <w:rPr>
          <w:rFonts w:ascii="Calibri" w:hAnsi="Calibri" w:cs="Calibri"/>
          <w:b/>
          <w:bCs/>
          <w:noProof/>
          <w:kern w:val="0"/>
        </w:rPr>
        <w:t>2015</w:t>
      </w:r>
      <w:r w:rsidRPr="00D4696E">
        <w:rPr>
          <w:rFonts w:ascii="Calibri" w:hAnsi="Calibri" w:cs="Calibri"/>
          <w:noProof/>
          <w:kern w:val="0"/>
        </w:rPr>
        <w:t xml:space="preserve">. Germination testing: procedures and evaluation. </w:t>
      </w:r>
      <w:r w:rsidRPr="00D4696E">
        <w:rPr>
          <w:rFonts w:ascii="Calibri" w:hAnsi="Calibri" w:cs="Calibri"/>
          <w:i/>
          <w:iCs/>
          <w:noProof/>
          <w:kern w:val="0"/>
        </w:rPr>
        <w:t>Millenium Seed Bank Partnership Kew</w:t>
      </w:r>
      <w:r w:rsidRPr="00D4696E">
        <w:rPr>
          <w:rFonts w:ascii="Calibri" w:hAnsi="Calibri" w:cs="Calibri"/>
          <w:noProof/>
          <w:kern w:val="0"/>
        </w:rPr>
        <w:t>: 4.</w:t>
      </w:r>
    </w:p>
    <w:p w14:paraId="6B10BC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Díaz S, Kattge J, Cornelissen JHC, Wright IJ, Lavorel S, Dray S, Reu B, Kleyer M, Wirth C, Colin Prentice I,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The global spectrum of plant form and function.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529</w:t>
      </w:r>
      <w:r w:rsidRPr="00D4696E">
        <w:rPr>
          <w:rFonts w:ascii="Calibri" w:hAnsi="Calibri" w:cs="Calibri"/>
          <w:noProof/>
          <w:kern w:val="0"/>
        </w:rPr>
        <w:t>: 167–171.</w:t>
      </w:r>
    </w:p>
    <w:p w14:paraId="7C16508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ierig DA, Adam NR, Mackey BE, Dahlquist GH, Coffelt TA</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Temperature and elevation effects on plant growth, development, and seed production of two Lesquerella species. </w:t>
      </w:r>
      <w:r w:rsidRPr="00D4696E">
        <w:rPr>
          <w:rFonts w:ascii="Calibri" w:hAnsi="Calibri" w:cs="Calibri"/>
          <w:i/>
          <w:iCs/>
          <w:noProof/>
          <w:kern w:val="0"/>
        </w:rPr>
        <w:t>Industrial Crops and Products</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17–25.</w:t>
      </w:r>
    </w:p>
    <w:p w14:paraId="7F1D80F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w:t>
      </w:r>
      <w:r w:rsidRPr="00D4696E">
        <w:rPr>
          <w:rFonts w:ascii="Calibri" w:hAnsi="Calibri" w:cs="Calibri"/>
          <w:i/>
          <w:iCs/>
          <w:noProof/>
          <w:kern w:val="0"/>
        </w:rPr>
        <w:t>The Encyclopedia of Seeds. Science technology and uses</w:t>
      </w:r>
      <w:r w:rsidRPr="00D4696E">
        <w:rPr>
          <w:rFonts w:ascii="Calibri" w:hAnsi="Calibri" w:cs="Calibri"/>
          <w:noProof/>
          <w:kern w:val="0"/>
        </w:rPr>
        <w:t xml:space="preserve"> (M Black, J Bewley, and P Halmer, Eds.). Wallingford, CABI: CABI International.</w:t>
      </w:r>
    </w:p>
    <w:p w14:paraId="29EAAB0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 Roberts E</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Improved Equations for the Prediction of Seed Longevity.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45</w:t>
      </w:r>
      <w:r w:rsidRPr="00D4696E">
        <w:rPr>
          <w:rFonts w:ascii="Calibri" w:hAnsi="Calibri" w:cs="Calibri"/>
          <w:noProof/>
          <w:kern w:val="0"/>
        </w:rPr>
        <w:t>: 13–30.</w:t>
      </w:r>
    </w:p>
    <w:p w14:paraId="2AAEFC4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NSCONET</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w:t>
      </w:r>
      <w:r w:rsidRPr="00D4696E">
        <w:rPr>
          <w:rFonts w:ascii="Calibri" w:hAnsi="Calibri" w:cs="Calibri"/>
          <w:i/>
          <w:iCs/>
          <w:noProof/>
          <w:kern w:val="0"/>
        </w:rPr>
        <w:t>ENSCONET Seed Collecting Manual for Wild Species</w:t>
      </w:r>
      <w:r w:rsidRPr="00D4696E">
        <w:rPr>
          <w:rFonts w:ascii="Calibri" w:hAnsi="Calibri" w:cs="Calibri"/>
          <w:noProof/>
          <w:kern w:val="0"/>
        </w:rPr>
        <w:t>.</w:t>
      </w:r>
    </w:p>
    <w:p w14:paraId="16115B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Espinosa del Alba C, Fernández-Pascual E, Jiménez-Alfaro B</w:t>
      </w:r>
      <w:r w:rsidRPr="00CD239F">
        <w:rPr>
          <w:rFonts w:ascii="Calibri" w:hAnsi="Calibri" w:cs="Calibri"/>
          <w:noProof/>
          <w:kern w:val="0"/>
          <w:lang w:val="es-ES"/>
        </w:rPr>
        <w:t xml:space="preserve">. </w:t>
      </w:r>
      <w:r w:rsidRPr="00CD239F">
        <w:rPr>
          <w:rFonts w:ascii="Calibri" w:hAnsi="Calibri" w:cs="Calibri"/>
          <w:b/>
          <w:bCs/>
          <w:noProof/>
          <w:kern w:val="0"/>
          <w:lang w:val="es-ES"/>
        </w:rPr>
        <w:t>2024</w:t>
      </w:r>
      <w:r w:rsidRPr="00CD239F">
        <w:rPr>
          <w:rFonts w:ascii="Calibri" w:hAnsi="Calibri" w:cs="Calibri"/>
          <w:noProof/>
          <w:kern w:val="0"/>
          <w:lang w:val="es-ES"/>
        </w:rPr>
        <w:t xml:space="preserve">. </w:t>
      </w:r>
      <w:r w:rsidRPr="00D4696E">
        <w:rPr>
          <w:rFonts w:ascii="Calibri" w:hAnsi="Calibri" w:cs="Calibri"/>
          <w:noProof/>
          <w:kern w:val="0"/>
        </w:rPr>
        <w:t xml:space="preserve">Microclimatic variation regulates seed germination phenology in alpine plant communities. </w:t>
      </w:r>
      <w:r w:rsidRPr="00D4696E">
        <w:rPr>
          <w:rFonts w:ascii="Calibri" w:hAnsi="Calibri" w:cs="Calibri"/>
          <w:i/>
          <w:iCs/>
          <w:noProof/>
          <w:kern w:val="0"/>
        </w:rPr>
        <w:t>Journal of Ecology</w:t>
      </w:r>
      <w:r w:rsidRPr="00D4696E">
        <w:rPr>
          <w:rFonts w:ascii="Calibri" w:hAnsi="Calibri" w:cs="Calibri"/>
          <w:noProof/>
          <w:kern w:val="0"/>
        </w:rPr>
        <w:t>: 1–14.</w:t>
      </w:r>
    </w:p>
    <w:p w14:paraId="32FCAFA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Fernández-Pascual E, Carta A, Mondoni A, Cavieres LA, Rosbakh S, Venn S, Satyanti A, Guja L, Briceño VF, Vandelook F,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21</w:t>
      </w:r>
      <w:r w:rsidRPr="00D4696E">
        <w:rPr>
          <w:rFonts w:ascii="Calibri" w:hAnsi="Calibri" w:cs="Calibri"/>
          <w:noProof/>
          <w:kern w:val="0"/>
        </w:rPr>
        <w:t xml:space="preserve">. The seed germination spectrum of alpine plants: a global meta-analysis.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9</w:t>
      </w:r>
      <w:r w:rsidRPr="00D4696E">
        <w:rPr>
          <w:rFonts w:ascii="Calibri" w:hAnsi="Calibri" w:cs="Calibri"/>
          <w:noProof/>
          <w:kern w:val="0"/>
        </w:rPr>
        <w:t>: 3573–3586.</w:t>
      </w:r>
    </w:p>
    <w:p w14:paraId="22EB7921"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Finkelstein S, Grubb PJ</w:t>
      </w:r>
      <w:r w:rsidRPr="00D4696E">
        <w:rPr>
          <w:rFonts w:ascii="Calibri" w:hAnsi="Calibri" w:cs="Calibri"/>
          <w:noProof/>
          <w:kern w:val="0"/>
        </w:rPr>
        <w:t xml:space="preserve">. </w:t>
      </w:r>
      <w:r w:rsidRPr="00D4696E">
        <w:rPr>
          <w:rFonts w:ascii="Calibri" w:hAnsi="Calibri" w:cs="Calibri"/>
          <w:b/>
          <w:bCs/>
          <w:noProof/>
          <w:kern w:val="0"/>
        </w:rPr>
        <w:t>2002</w:t>
      </w:r>
      <w:r w:rsidRPr="00D4696E">
        <w:rPr>
          <w:rFonts w:ascii="Calibri" w:hAnsi="Calibri" w:cs="Calibri"/>
          <w:noProof/>
          <w:kern w:val="0"/>
        </w:rPr>
        <w:t xml:space="preserve">. Lipid concentration in the embryo–endosperm fraction of seeds of Australian tropical lowland rainforest trees: relevance to defence and dispersal. </w:t>
      </w:r>
      <w:r w:rsidRPr="00CD239F">
        <w:rPr>
          <w:rFonts w:ascii="Calibri" w:hAnsi="Calibri" w:cs="Calibri"/>
          <w:i/>
          <w:iCs/>
          <w:noProof/>
          <w:kern w:val="0"/>
          <w:lang w:val="es-ES"/>
        </w:rPr>
        <w:t>Seed Science Research</w:t>
      </w:r>
      <w:r w:rsidRPr="00CD239F">
        <w:rPr>
          <w:rFonts w:ascii="Calibri" w:hAnsi="Calibri" w:cs="Calibri"/>
          <w:noProof/>
          <w:kern w:val="0"/>
          <w:lang w:val="es-ES"/>
        </w:rPr>
        <w:t xml:space="preserve"> </w:t>
      </w:r>
      <w:r w:rsidRPr="00CD239F">
        <w:rPr>
          <w:rFonts w:ascii="Calibri" w:hAnsi="Calibri" w:cs="Calibri"/>
          <w:b/>
          <w:bCs/>
          <w:noProof/>
          <w:kern w:val="0"/>
          <w:lang w:val="es-ES"/>
        </w:rPr>
        <w:t>12</w:t>
      </w:r>
      <w:r w:rsidRPr="00CD239F">
        <w:rPr>
          <w:rFonts w:ascii="Calibri" w:hAnsi="Calibri" w:cs="Calibri"/>
          <w:noProof/>
          <w:kern w:val="0"/>
          <w:lang w:val="es-ES"/>
        </w:rPr>
        <w:t>: 173–180.</w:t>
      </w:r>
    </w:p>
    <w:p w14:paraId="3E92AA3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García-Gutiérrez T, Jiménez-Alfaro B, Fernández-Pascual E, Müller J V.</w:t>
      </w:r>
      <w:r w:rsidRPr="00CD239F">
        <w:rPr>
          <w:rFonts w:ascii="Calibri" w:hAnsi="Calibri" w:cs="Calibri"/>
          <w:noProof/>
          <w:kern w:val="0"/>
          <w:lang w:val="es-ES"/>
        </w:rPr>
        <w:t xml:space="preserve"> </w:t>
      </w:r>
      <w:r w:rsidRPr="00CD239F">
        <w:rPr>
          <w:rFonts w:ascii="Calibri" w:hAnsi="Calibri" w:cs="Calibri"/>
          <w:b/>
          <w:bCs/>
          <w:noProof/>
          <w:kern w:val="0"/>
          <w:lang w:val="es-ES"/>
        </w:rPr>
        <w:t>2018</w:t>
      </w:r>
      <w:r w:rsidRPr="00CD239F">
        <w:rPr>
          <w:rFonts w:ascii="Calibri" w:hAnsi="Calibri" w:cs="Calibri"/>
          <w:noProof/>
          <w:kern w:val="0"/>
          <w:lang w:val="es-ES"/>
        </w:rPr>
        <w:t xml:space="preserve">. </w:t>
      </w:r>
      <w:r w:rsidRPr="00D4696E">
        <w:rPr>
          <w:rFonts w:ascii="Calibri" w:hAnsi="Calibri" w:cs="Calibri"/>
          <w:noProof/>
          <w:kern w:val="0"/>
        </w:rPr>
        <w:t xml:space="preserve">Functional diversity and ecological requirements of alpine vegetation types in a biogeographical transition zone. </w:t>
      </w:r>
      <w:r w:rsidRPr="00D4696E">
        <w:rPr>
          <w:rFonts w:ascii="Calibri" w:hAnsi="Calibri" w:cs="Calibri"/>
          <w:i/>
          <w:iCs/>
          <w:noProof/>
          <w:kern w:val="0"/>
        </w:rPr>
        <w:t>Phytocoenologia</w:t>
      </w:r>
      <w:r w:rsidRPr="00D4696E">
        <w:rPr>
          <w:rFonts w:ascii="Calibri" w:hAnsi="Calibri" w:cs="Calibri"/>
          <w:noProof/>
          <w:kern w:val="0"/>
        </w:rPr>
        <w:t xml:space="preserve"> </w:t>
      </w:r>
      <w:r w:rsidRPr="00D4696E">
        <w:rPr>
          <w:rFonts w:ascii="Calibri" w:hAnsi="Calibri" w:cs="Calibri"/>
          <w:b/>
          <w:bCs/>
          <w:noProof/>
          <w:kern w:val="0"/>
        </w:rPr>
        <w:t>48</w:t>
      </w:r>
      <w:r w:rsidRPr="00D4696E">
        <w:rPr>
          <w:rFonts w:ascii="Calibri" w:hAnsi="Calibri" w:cs="Calibri"/>
          <w:noProof/>
          <w:kern w:val="0"/>
        </w:rPr>
        <w:t>: 77–89.</w:t>
      </w:r>
    </w:p>
    <w:p w14:paraId="1B983DB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ardarin A, Dürr C, Colbach N</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Prediction of germination rates of weed species: Relationships between germination speed parameters and species traits. </w:t>
      </w:r>
      <w:r w:rsidRPr="00D4696E">
        <w:rPr>
          <w:rFonts w:ascii="Calibri" w:hAnsi="Calibri" w:cs="Calibri"/>
          <w:i/>
          <w:iCs/>
          <w:noProof/>
          <w:kern w:val="0"/>
        </w:rPr>
        <w:t>Ecological Modelling</w:t>
      </w:r>
      <w:r w:rsidRPr="00D4696E">
        <w:rPr>
          <w:rFonts w:ascii="Calibri" w:hAnsi="Calibri" w:cs="Calibri"/>
          <w:noProof/>
          <w:kern w:val="0"/>
        </w:rPr>
        <w:t xml:space="preserve"> </w:t>
      </w:r>
      <w:r w:rsidRPr="00D4696E">
        <w:rPr>
          <w:rFonts w:ascii="Calibri" w:hAnsi="Calibri" w:cs="Calibri"/>
          <w:b/>
          <w:bCs/>
          <w:noProof/>
          <w:kern w:val="0"/>
        </w:rPr>
        <w:t>222</w:t>
      </w:r>
      <w:r w:rsidRPr="00D4696E">
        <w:rPr>
          <w:rFonts w:ascii="Calibri" w:hAnsi="Calibri" w:cs="Calibri"/>
          <w:noProof/>
          <w:kern w:val="0"/>
        </w:rPr>
        <w:t>: 626–636.</w:t>
      </w:r>
    </w:p>
    <w:p w14:paraId="3A858C59"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Gardarin A, Dürr C, Mannino MR, Busset H, Colbach N</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Seed mortality in the soil is </w:t>
      </w:r>
      <w:r w:rsidRPr="00D4696E">
        <w:rPr>
          <w:rFonts w:ascii="Calibri" w:hAnsi="Calibri" w:cs="Calibri"/>
          <w:noProof/>
          <w:kern w:val="0"/>
        </w:rPr>
        <w:lastRenderedPageBreak/>
        <w:t xml:space="preserve">related to seed coat thickness. </w:t>
      </w:r>
      <w:r w:rsidRPr="00CD239F">
        <w:rPr>
          <w:rFonts w:ascii="Calibri" w:hAnsi="Calibri" w:cs="Calibri"/>
          <w:i/>
          <w:iCs/>
          <w:noProof/>
          <w:kern w:val="0"/>
          <w:lang w:val="es-ES"/>
        </w:rPr>
        <w:t>Seed Science Research</w:t>
      </w:r>
      <w:r w:rsidRPr="00CD239F">
        <w:rPr>
          <w:rFonts w:ascii="Calibri" w:hAnsi="Calibri" w:cs="Calibri"/>
          <w:noProof/>
          <w:kern w:val="0"/>
          <w:lang w:val="es-ES"/>
        </w:rPr>
        <w:t xml:space="preserve"> </w:t>
      </w:r>
      <w:r w:rsidRPr="00CD239F">
        <w:rPr>
          <w:rFonts w:ascii="Calibri" w:hAnsi="Calibri" w:cs="Calibri"/>
          <w:b/>
          <w:bCs/>
          <w:noProof/>
          <w:kern w:val="0"/>
          <w:lang w:val="es-ES"/>
        </w:rPr>
        <w:t>20</w:t>
      </w:r>
      <w:r w:rsidRPr="00CD239F">
        <w:rPr>
          <w:rFonts w:ascii="Calibri" w:hAnsi="Calibri" w:cs="Calibri"/>
          <w:noProof/>
          <w:kern w:val="0"/>
          <w:lang w:val="es-ES"/>
        </w:rPr>
        <w:t>: 243–256.</w:t>
      </w:r>
    </w:p>
    <w:p w14:paraId="30660282" w14:textId="0B2D2425"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González Le Barbier J, Roces-Díaz J V., Jiménez-Alfaro B</w:t>
      </w:r>
      <w:r w:rsidRPr="00CD239F">
        <w:rPr>
          <w:rFonts w:ascii="Calibri" w:hAnsi="Calibri" w:cs="Calibri"/>
          <w:noProof/>
          <w:kern w:val="0"/>
          <w:lang w:val="es-ES"/>
        </w:rPr>
        <w:t xml:space="preserve">. </w:t>
      </w:r>
      <w:r w:rsidRPr="00CD239F">
        <w:rPr>
          <w:rFonts w:ascii="Calibri" w:hAnsi="Calibri" w:cs="Calibri"/>
          <w:b/>
          <w:bCs/>
          <w:noProof/>
          <w:kern w:val="0"/>
          <w:lang w:val="es-ES"/>
        </w:rPr>
        <w:t>2025</w:t>
      </w:r>
      <w:r w:rsidRPr="00CD239F">
        <w:rPr>
          <w:rFonts w:ascii="Calibri" w:hAnsi="Calibri" w:cs="Calibri"/>
          <w:noProof/>
          <w:kern w:val="0"/>
          <w:lang w:val="es-ES"/>
        </w:rPr>
        <w:t xml:space="preserve">. </w:t>
      </w:r>
      <w:r w:rsidRPr="00D4696E">
        <w:rPr>
          <w:rFonts w:ascii="Calibri" w:hAnsi="Calibri" w:cs="Calibri"/>
          <w:noProof/>
          <w:kern w:val="0"/>
        </w:rPr>
        <w:t xml:space="preserve">Timberline Patterns and Dynamics Depend on Forest Type , Regional Climate , and Topography in the Cantabrian Mountains (Spain). </w:t>
      </w:r>
      <w:r w:rsidRPr="00D4696E">
        <w:rPr>
          <w:rFonts w:ascii="Calibri" w:hAnsi="Calibri" w:cs="Calibri"/>
          <w:i/>
          <w:iCs/>
          <w:noProof/>
          <w:kern w:val="0"/>
        </w:rPr>
        <w:t>Journal of Vegetation Science</w:t>
      </w:r>
      <w:r w:rsidR="002B1569">
        <w:rPr>
          <w:rFonts w:ascii="Calibri" w:hAnsi="Calibri" w:cs="Calibri"/>
          <w:i/>
          <w:iCs/>
          <w:noProof/>
          <w:kern w:val="0"/>
        </w:rPr>
        <w:t xml:space="preserve"> </w:t>
      </w:r>
      <w:r w:rsidR="002B1569">
        <w:rPr>
          <w:rFonts w:ascii="Calibri" w:hAnsi="Calibri" w:cs="Calibri"/>
          <w:b/>
          <w:iCs/>
          <w:noProof/>
          <w:kern w:val="0"/>
        </w:rPr>
        <w:t>36</w:t>
      </w:r>
      <w:r w:rsidRPr="00D4696E">
        <w:rPr>
          <w:rFonts w:ascii="Calibri" w:hAnsi="Calibri" w:cs="Calibri"/>
          <w:noProof/>
          <w:kern w:val="0"/>
        </w:rPr>
        <w:t>: 1–12.</w:t>
      </w:r>
    </w:p>
    <w:p w14:paraId="547AF6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raham IA</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Seed storage oil mobilization. </w:t>
      </w:r>
      <w:r w:rsidRPr="00D4696E">
        <w:rPr>
          <w:rFonts w:ascii="Calibri" w:hAnsi="Calibri" w:cs="Calibri"/>
          <w:i/>
          <w:iCs/>
          <w:noProof/>
          <w:kern w:val="0"/>
        </w:rPr>
        <w:t>Annual Review of Plant Biology</w:t>
      </w:r>
      <w:r w:rsidRPr="00D4696E">
        <w:rPr>
          <w:rFonts w:ascii="Calibri" w:hAnsi="Calibri" w:cs="Calibri"/>
          <w:noProof/>
          <w:kern w:val="0"/>
        </w:rPr>
        <w:t xml:space="preserve"> </w:t>
      </w:r>
      <w:r w:rsidRPr="00D4696E">
        <w:rPr>
          <w:rFonts w:ascii="Calibri" w:hAnsi="Calibri" w:cs="Calibri"/>
          <w:b/>
          <w:bCs/>
          <w:noProof/>
          <w:kern w:val="0"/>
        </w:rPr>
        <w:t>59</w:t>
      </w:r>
      <w:r w:rsidRPr="00D4696E">
        <w:rPr>
          <w:rFonts w:ascii="Calibri" w:hAnsi="Calibri" w:cs="Calibri"/>
          <w:noProof/>
          <w:kern w:val="0"/>
        </w:rPr>
        <w:t>: 115–142.</w:t>
      </w:r>
    </w:p>
    <w:p w14:paraId="0C493B8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u J, Hou D, Li Y, Chao H, Zhang K, Wang H, Xiang J, Raboanatahiry N, Wang B, Li M</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Integration of proteomic and genomic approaches to dissect seed germination vigor in Brassica napus seeds differing in oil content.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9</w:t>
      </w:r>
      <w:r w:rsidRPr="00D4696E">
        <w:rPr>
          <w:rFonts w:ascii="Calibri" w:hAnsi="Calibri" w:cs="Calibri"/>
          <w:noProof/>
          <w:kern w:val="0"/>
        </w:rPr>
        <w:t>: 1–20.</w:t>
      </w:r>
    </w:p>
    <w:p w14:paraId="707D6E4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dfield JD</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MCMCglmm: MCMC Methods for Multi-Response GLMMs in R. </w:t>
      </w:r>
      <w:r w:rsidRPr="00D4696E">
        <w:rPr>
          <w:rFonts w:ascii="Calibri" w:hAnsi="Calibri" w:cs="Calibri"/>
          <w:i/>
          <w:iCs/>
          <w:noProof/>
          <w:kern w:val="0"/>
        </w:rPr>
        <w:t>Journal of Statistical Software</w:t>
      </w:r>
      <w:r w:rsidRPr="00D4696E">
        <w:rPr>
          <w:rFonts w:ascii="Calibri" w:hAnsi="Calibri" w:cs="Calibri"/>
          <w:noProof/>
          <w:kern w:val="0"/>
        </w:rPr>
        <w:t xml:space="preserve"> </w:t>
      </w:r>
      <w:r w:rsidRPr="00D4696E">
        <w:rPr>
          <w:rFonts w:ascii="Calibri" w:hAnsi="Calibri" w:cs="Calibri"/>
          <w:b/>
          <w:bCs/>
          <w:noProof/>
          <w:kern w:val="0"/>
        </w:rPr>
        <w:t>33</w:t>
      </w:r>
      <w:r w:rsidRPr="00D4696E">
        <w:rPr>
          <w:rFonts w:ascii="Calibri" w:hAnsi="Calibri" w:cs="Calibri"/>
          <w:noProof/>
          <w:kern w:val="0"/>
        </w:rPr>
        <w:t>: 1–22.</w:t>
      </w:r>
    </w:p>
    <w:p w14:paraId="16FD6C0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milton KN, Offord CA, Cuneo P, Deseo MA</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A comparative study of seed morphology in relation to desiccation tolerance and other physiological responses in 71 Eastern Australian rainforest species. </w:t>
      </w:r>
      <w:r w:rsidRPr="00D4696E">
        <w:rPr>
          <w:rFonts w:ascii="Calibri" w:hAnsi="Calibri" w:cs="Calibri"/>
          <w:i/>
          <w:iCs/>
          <w:noProof/>
          <w:kern w:val="0"/>
        </w:rPr>
        <w:t>Plant Species Biology</w:t>
      </w:r>
      <w:r w:rsidRPr="00D4696E">
        <w:rPr>
          <w:rFonts w:ascii="Calibri" w:hAnsi="Calibri" w:cs="Calibri"/>
          <w:noProof/>
          <w:kern w:val="0"/>
        </w:rPr>
        <w:t xml:space="preserve"> </w:t>
      </w:r>
      <w:r w:rsidRPr="00D4696E">
        <w:rPr>
          <w:rFonts w:ascii="Calibri" w:hAnsi="Calibri" w:cs="Calibri"/>
          <w:b/>
          <w:bCs/>
          <w:noProof/>
          <w:kern w:val="0"/>
        </w:rPr>
        <w:t>28</w:t>
      </w:r>
      <w:r w:rsidRPr="00D4696E">
        <w:rPr>
          <w:rFonts w:ascii="Calibri" w:hAnsi="Calibri" w:cs="Calibri"/>
          <w:noProof/>
          <w:kern w:val="0"/>
        </w:rPr>
        <w:t>: 51–62.</w:t>
      </w:r>
    </w:p>
    <w:p w14:paraId="1325D2F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man G, Mattick L</w:t>
      </w:r>
      <w:r w:rsidRPr="00D4696E">
        <w:rPr>
          <w:rFonts w:ascii="Calibri" w:hAnsi="Calibri" w:cs="Calibri"/>
          <w:noProof/>
          <w:kern w:val="0"/>
        </w:rPr>
        <w:t xml:space="preserve">. </w:t>
      </w:r>
      <w:r w:rsidRPr="00D4696E">
        <w:rPr>
          <w:rFonts w:ascii="Calibri" w:hAnsi="Calibri" w:cs="Calibri"/>
          <w:b/>
          <w:bCs/>
          <w:noProof/>
          <w:kern w:val="0"/>
        </w:rPr>
        <w:t>1976</w:t>
      </w:r>
      <w:r w:rsidRPr="00D4696E">
        <w:rPr>
          <w:rFonts w:ascii="Calibri" w:hAnsi="Calibri" w:cs="Calibri"/>
          <w:noProof/>
          <w:kern w:val="0"/>
        </w:rPr>
        <w:t xml:space="preserve">. Association of lipid oxidation with seed ageing and death.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260</w:t>
      </w:r>
      <w:r w:rsidRPr="00D4696E">
        <w:rPr>
          <w:rFonts w:ascii="Calibri" w:hAnsi="Calibri" w:cs="Calibri"/>
          <w:noProof/>
          <w:kern w:val="0"/>
        </w:rPr>
        <w:t>: 323–324.</w:t>
      </w:r>
    </w:p>
    <w:p w14:paraId="2D1AE45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wood JL</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w:t>
      </w:r>
      <w:r w:rsidRPr="00D4696E">
        <w:rPr>
          <w:rFonts w:ascii="Calibri" w:hAnsi="Calibri" w:cs="Calibri"/>
          <w:i/>
          <w:iCs/>
          <w:noProof/>
          <w:kern w:val="0"/>
        </w:rPr>
        <w:t>Plant Acyl Lipids: Structure, Distribution, and Analysis</w:t>
      </w:r>
      <w:r w:rsidRPr="00D4696E">
        <w:rPr>
          <w:rFonts w:ascii="Calibri" w:hAnsi="Calibri" w:cs="Calibri"/>
          <w:noProof/>
          <w:kern w:val="0"/>
        </w:rPr>
        <w:t>. ACADEMIC PRESS, INC.</w:t>
      </w:r>
    </w:p>
    <w:p w14:paraId="7BB771B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y F, Adams J, Manger K, Probert R</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w:t>
      </w:r>
      <w:r w:rsidRPr="00D4696E">
        <w:rPr>
          <w:rFonts w:ascii="Calibri" w:hAnsi="Calibri" w:cs="Calibri"/>
          <w:i/>
          <w:iCs/>
          <w:noProof/>
          <w:kern w:val="0"/>
        </w:rPr>
        <w:t>The use of non-saturated lithium chloride solutions for experimental control of seed water content</w:t>
      </w:r>
      <w:r w:rsidRPr="00D4696E">
        <w:rPr>
          <w:rFonts w:ascii="Calibri" w:hAnsi="Calibri" w:cs="Calibri"/>
          <w:noProof/>
          <w:kern w:val="0"/>
        </w:rPr>
        <w:t>.</w:t>
      </w:r>
    </w:p>
    <w:p w14:paraId="47926095" w14:textId="77777777" w:rsidR="00D4696E" w:rsidRPr="006B2B92"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Hoekstra FA</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Differential longevities in desiccated anhydrobiotic plant systems. </w:t>
      </w:r>
      <w:r w:rsidRPr="006B2B92">
        <w:rPr>
          <w:rFonts w:ascii="Calibri" w:hAnsi="Calibri" w:cs="Calibri"/>
          <w:i/>
          <w:iCs/>
          <w:noProof/>
          <w:kern w:val="0"/>
          <w:lang w:val="es-ES"/>
        </w:rPr>
        <w:t>Integrative and Comparative Biology</w:t>
      </w:r>
      <w:r w:rsidRPr="006B2B92">
        <w:rPr>
          <w:rFonts w:ascii="Calibri" w:hAnsi="Calibri" w:cs="Calibri"/>
          <w:noProof/>
          <w:kern w:val="0"/>
          <w:lang w:val="es-ES"/>
        </w:rPr>
        <w:t xml:space="preserve"> </w:t>
      </w:r>
      <w:r w:rsidRPr="006B2B92">
        <w:rPr>
          <w:rFonts w:ascii="Calibri" w:hAnsi="Calibri" w:cs="Calibri"/>
          <w:b/>
          <w:bCs/>
          <w:noProof/>
          <w:kern w:val="0"/>
          <w:lang w:val="es-ES"/>
        </w:rPr>
        <w:t>45</w:t>
      </w:r>
      <w:r w:rsidRPr="006B2B92">
        <w:rPr>
          <w:rFonts w:ascii="Calibri" w:hAnsi="Calibri" w:cs="Calibri"/>
          <w:noProof/>
          <w:kern w:val="0"/>
          <w:lang w:val="es-ES"/>
        </w:rPr>
        <w:t>: 725–733.</w:t>
      </w:r>
    </w:p>
    <w:p w14:paraId="1AABBEE4" w14:textId="5D6F0E55" w:rsidR="002B1569" w:rsidRPr="006B2B92" w:rsidRDefault="002B1569" w:rsidP="00D4696E">
      <w:pPr>
        <w:widowControl w:val="0"/>
        <w:autoSpaceDE w:val="0"/>
        <w:autoSpaceDN w:val="0"/>
        <w:adjustRightInd w:val="0"/>
        <w:spacing w:line="240" w:lineRule="auto"/>
        <w:rPr>
          <w:rFonts w:ascii="Calibri" w:hAnsi="Calibri" w:cs="Calibri"/>
          <w:noProof/>
          <w:kern w:val="0"/>
          <w:lang w:val="en-GB"/>
        </w:rPr>
      </w:pPr>
      <w:r w:rsidRPr="002B1569">
        <w:rPr>
          <w:rFonts w:ascii="Calibri" w:hAnsi="Calibri" w:cs="Calibri"/>
          <w:b/>
          <w:noProof/>
          <w:kern w:val="0"/>
          <w:lang w:val="en-GB"/>
        </w:rPr>
        <w:t xml:space="preserve">Jiménez-Alfaro B, Silveira F, Fidelis A, Poschold P, Commander L. 2016. </w:t>
      </w:r>
      <w:r w:rsidRPr="002B1569">
        <w:rPr>
          <w:rFonts w:ascii="Calibri" w:hAnsi="Calibri" w:cs="Calibri"/>
          <w:noProof/>
          <w:kern w:val="0"/>
          <w:lang w:val="en-GB"/>
        </w:rPr>
        <w:t xml:space="preserve">Seed germination traits can contribute better to plant community ecology. </w:t>
      </w:r>
      <w:r w:rsidRPr="006B2B92">
        <w:rPr>
          <w:rFonts w:ascii="Calibri" w:hAnsi="Calibri" w:cs="Calibri"/>
          <w:i/>
          <w:noProof/>
          <w:kern w:val="0"/>
          <w:lang w:val="en-GB"/>
        </w:rPr>
        <w:t>Journal of Vegetation Science</w:t>
      </w:r>
      <w:r w:rsidRPr="006B2B92">
        <w:rPr>
          <w:rFonts w:ascii="Calibri" w:hAnsi="Calibri" w:cs="Calibri"/>
          <w:noProof/>
          <w:kern w:val="0"/>
          <w:lang w:val="en-GB"/>
        </w:rPr>
        <w:t xml:space="preserve"> </w:t>
      </w:r>
      <w:r w:rsidRPr="006B2B92">
        <w:rPr>
          <w:rFonts w:ascii="Calibri" w:hAnsi="Calibri" w:cs="Calibri"/>
          <w:b/>
          <w:noProof/>
          <w:kern w:val="0"/>
          <w:lang w:val="en-GB"/>
        </w:rPr>
        <w:t>27</w:t>
      </w:r>
      <w:r w:rsidRPr="006B2B92">
        <w:rPr>
          <w:rFonts w:ascii="Calibri" w:hAnsi="Calibri" w:cs="Calibri"/>
          <w:noProof/>
          <w:kern w:val="0"/>
          <w:lang w:val="en-GB"/>
        </w:rPr>
        <w:t>:637-645.</w:t>
      </w:r>
    </w:p>
    <w:p w14:paraId="55900B92" w14:textId="5841FF04"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6B2B92">
        <w:rPr>
          <w:rFonts w:ascii="Calibri" w:hAnsi="Calibri" w:cs="Calibri"/>
          <w:b/>
          <w:bCs/>
          <w:noProof/>
          <w:kern w:val="0"/>
          <w:lang w:val="en-GB"/>
        </w:rPr>
        <w:t xml:space="preserve">Jiménez-Alfaro B, Fernandez-Pascual </w:t>
      </w:r>
      <w:r w:rsidR="002B1569" w:rsidRPr="006B2B92">
        <w:rPr>
          <w:rFonts w:ascii="Calibri" w:hAnsi="Calibri" w:cs="Calibri"/>
          <w:b/>
          <w:bCs/>
          <w:noProof/>
          <w:kern w:val="0"/>
          <w:lang w:val="en-GB"/>
        </w:rPr>
        <w:t>E, Espinosa d</w:t>
      </w:r>
      <w:r w:rsidRPr="006B2B92">
        <w:rPr>
          <w:rFonts w:ascii="Calibri" w:hAnsi="Calibri" w:cs="Calibri"/>
          <w:b/>
          <w:bCs/>
          <w:noProof/>
          <w:kern w:val="0"/>
          <w:lang w:val="en-GB"/>
        </w:rPr>
        <w:t>el Al</w:t>
      </w:r>
      <w:r w:rsidRPr="00CD239F">
        <w:rPr>
          <w:rFonts w:ascii="Calibri" w:hAnsi="Calibri" w:cs="Calibri"/>
          <w:b/>
          <w:bCs/>
          <w:noProof/>
          <w:kern w:val="0"/>
          <w:lang w:val="es-ES"/>
        </w:rPr>
        <w:t>ba C, Marcenó C</w:t>
      </w:r>
      <w:r w:rsidRPr="00CD239F">
        <w:rPr>
          <w:rFonts w:ascii="Calibri" w:hAnsi="Calibri" w:cs="Calibri"/>
          <w:noProof/>
          <w:kern w:val="0"/>
          <w:lang w:val="es-ES"/>
        </w:rPr>
        <w:t xml:space="preserve">. </w:t>
      </w:r>
      <w:r w:rsidRPr="00CD239F">
        <w:rPr>
          <w:rFonts w:ascii="Calibri" w:hAnsi="Calibri" w:cs="Calibri"/>
          <w:b/>
          <w:bCs/>
          <w:noProof/>
          <w:kern w:val="0"/>
          <w:lang w:val="es-ES"/>
        </w:rPr>
        <w:t>2024</w:t>
      </w:r>
      <w:r w:rsidRPr="00CD239F">
        <w:rPr>
          <w:rFonts w:ascii="Calibri" w:hAnsi="Calibri" w:cs="Calibri"/>
          <w:noProof/>
          <w:kern w:val="0"/>
          <w:lang w:val="es-ES"/>
        </w:rPr>
        <w:t xml:space="preserve">. </w:t>
      </w:r>
      <w:r w:rsidRPr="00D4696E">
        <w:rPr>
          <w:rFonts w:ascii="Calibri" w:hAnsi="Calibri" w:cs="Calibri"/>
          <w:noProof/>
          <w:kern w:val="0"/>
        </w:rPr>
        <w:t xml:space="preserve">Spatiotemporal patterns of microclimatic buffering in relict alpine communities. </w:t>
      </w:r>
      <w:r w:rsidRPr="00D4696E">
        <w:rPr>
          <w:rFonts w:ascii="Calibri" w:hAnsi="Calibri" w:cs="Calibri"/>
          <w:i/>
          <w:iCs/>
          <w:noProof/>
          <w:kern w:val="0"/>
        </w:rPr>
        <w:t>Journal of Vegeta</w:t>
      </w:r>
      <w:r w:rsidR="002B1569">
        <w:rPr>
          <w:rFonts w:ascii="Calibri" w:hAnsi="Calibri" w:cs="Calibri"/>
          <w:i/>
          <w:iCs/>
          <w:noProof/>
          <w:kern w:val="0"/>
        </w:rPr>
        <w:t xml:space="preserve">tion </w:t>
      </w:r>
      <w:r w:rsidR="002B1569" w:rsidRPr="002B1569">
        <w:rPr>
          <w:rFonts w:ascii="Calibri" w:hAnsi="Calibri" w:cs="Calibri"/>
          <w:b/>
          <w:iCs/>
          <w:noProof/>
          <w:kern w:val="0"/>
        </w:rPr>
        <w:t>35</w:t>
      </w:r>
      <w:r w:rsidR="002B1569">
        <w:rPr>
          <w:rFonts w:ascii="Calibri" w:hAnsi="Calibri" w:cs="Calibri"/>
          <w:iCs/>
          <w:noProof/>
          <w:kern w:val="0"/>
        </w:rPr>
        <w:t xml:space="preserve"> </w:t>
      </w:r>
      <w:r w:rsidR="002B1569" w:rsidRPr="002B1569">
        <w:rPr>
          <w:rFonts w:ascii="Calibri" w:hAnsi="Calibri" w:cs="Calibri"/>
          <w:iCs/>
          <w:noProof/>
          <w:kern w:val="0"/>
        </w:rPr>
        <w:t>e13242</w:t>
      </w:r>
      <w:r w:rsidRPr="00D4696E">
        <w:rPr>
          <w:rFonts w:ascii="Calibri" w:hAnsi="Calibri" w:cs="Calibri"/>
          <w:noProof/>
          <w:kern w:val="0"/>
        </w:rPr>
        <w:t>.</w:t>
      </w:r>
    </w:p>
    <w:p w14:paraId="1218B8E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in Y, Qian H</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V.PhyloMaker: an R package that can generate very large phylogenies for vascular plants. </w:t>
      </w:r>
      <w:r w:rsidRPr="00D4696E">
        <w:rPr>
          <w:rFonts w:ascii="Calibri" w:hAnsi="Calibri" w:cs="Calibri"/>
          <w:i/>
          <w:iCs/>
          <w:noProof/>
          <w:kern w:val="0"/>
        </w:rPr>
        <w:t>Ecography</w:t>
      </w:r>
      <w:r w:rsidRPr="00D4696E">
        <w:rPr>
          <w:rFonts w:ascii="Calibri" w:hAnsi="Calibri" w:cs="Calibri"/>
          <w:noProof/>
          <w:kern w:val="0"/>
        </w:rPr>
        <w:t xml:space="preserve"> </w:t>
      </w:r>
      <w:r w:rsidRPr="00D4696E">
        <w:rPr>
          <w:rFonts w:ascii="Calibri" w:hAnsi="Calibri" w:cs="Calibri"/>
          <w:b/>
          <w:bCs/>
          <w:noProof/>
          <w:kern w:val="0"/>
        </w:rPr>
        <w:t>42</w:t>
      </w:r>
      <w:r w:rsidRPr="00D4696E">
        <w:rPr>
          <w:rFonts w:ascii="Calibri" w:hAnsi="Calibri" w:cs="Calibri"/>
          <w:noProof/>
          <w:kern w:val="0"/>
        </w:rPr>
        <w:t>: 1353–1359.</w:t>
      </w:r>
    </w:p>
    <w:p w14:paraId="597A601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ong TJ De, Goeverden S Van, Jacobs R, Rurenga K</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Major effects of glucosinolates and minor effects of erucic acid on predation of Brassica seeds by mice. </w:t>
      </w:r>
      <w:r w:rsidRPr="00D4696E">
        <w:rPr>
          <w:rFonts w:ascii="Calibri" w:hAnsi="Calibri" w:cs="Calibri"/>
          <w:i/>
          <w:iCs/>
          <w:noProof/>
          <w:kern w:val="0"/>
        </w:rPr>
        <w:t>Basic and Applied Ecology</w:t>
      </w:r>
      <w:r w:rsidRPr="00D4696E">
        <w:rPr>
          <w:rFonts w:ascii="Calibri" w:hAnsi="Calibri" w:cs="Calibri"/>
          <w:noProof/>
          <w:kern w:val="0"/>
        </w:rPr>
        <w:t xml:space="preserve"> </w:t>
      </w:r>
      <w:r w:rsidRPr="00D4696E">
        <w:rPr>
          <w:rFonts w:ascii="Calibri" w:hAnsi="Calibri" w:cs="Calibri"/>
          <w:b/>
          <w:bCs/>
          <w:noProof/>
          <w:kern w:val="0"/>
        </w:rPr>
        <w:t>17</w:t>
      </w:r>
      <w:r w:rsidRPr="00D4696E">
        <w:rPr>
          <w:rFonts w:ascii="Calibri" w:hAnsi="Calibri" w:cs="Calibri"/>
          <w:noProof/>
          <w:kern w:val="0"/>
        </w:rPr>
        <w:t>: 706–713.</w:t>
      </w:r>
    </w:p>
    <w:p w14:paraId="46C53AF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eck F, Rimet F, Bouchez A, Franc A</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phylosignal: an R package to measure, test, and explore the phylogenetic signal. </w:t>
      </w:r>
      <w:r w:rsidRPr="00D4696E">
        <w:rPr>
          <w:rFonts w:ascii="Calibri" w:hAnsi="Calibri" w:cs="Calibri"/>
          <w:i/>
          <w:iCs/>
          <w:noProof/>
          <w:kern w:val="0"/>
        </w:rPr>
        <w:t>Ecology and Evolution</w:t>
      </w:r>
      <w:r w:rsidRPr="00D4696E">
        <w:rPr>
          <w:rFonts w:ascii="Calibri" w:hAnsi="Calibri" w:cs="Calibri"/>
          <w:noProof/>
          <w:kern w:val="0"/>
        </w:rPr>
        <w:t xml:space="preserve"> </w:t>
      </w:r>
      <w:r w:rsidRPr="00D4696E">
        <w:rPr>
          <w:rFonts w:ascii="Calibri" w:hAnsi="Calibri" w:cs="Calibri"/>
          <w:b/>
          <w:bCs/>
          <w:noProof/>
          <w:kern w:val="0"/>
        </w:rPr>
        <w:t>6</w:t>
      </w:r>
      <w:r w:rsidRPr="00D4696E">
        <w:rPr>
          <w:rFonts w:ascii="Calibri" w:hAnsi="Calibri" w:cs="Calibri"/>
          <w:noProof/>
          <w:kern w:val="0"/>
        </w:rPr>
        <w:t>: 2774–2780.</w:t>
      </w:r>
    </w:p>
    <w:p w14:paraId="1773925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nothe G, Dunn RO</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 Comprehensive Evaluation of the Melting Points of Fatty Acids and Esters Determined by Differential Scanning Calorimetry.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86</w:t>
      </w:r>
      <w:r w:rsidRPr="00D4696E">
        <w:rPr>
          <w:rFonts w:ascii="Calibri" w:hAnsi="Calibri" w:cs="Calibri"/>
          <w:noProof/>
          <w:kern w:val="0"/>
        </w:rPr>
        <w:t>: 843–856.</w:t>
      </w:r>
    </w:p>
    <w:p w14:paraId="47C2A69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a</w:t>
      </w:r>
      <w:r w:rsidRPr="00D4696E">
        <w:rPr>
          <w:rFonts w:ascii="Calibri" w:hAnsi="Calibri" w:cs="Calibri"/>
          <w:noProof/>
          <w:kern w:val="0"/>
        </w:rPr>
        <w:t xml:space="preserve">. The cold range limit of trees. </w:t>
      </w:r>
      <w:r w:rsidRPr="00D4696E">
        <w:rPr>
          <w:rFonts w:ascii="Calibri" w:hAnsi="Calibri" w:cs="Calibri"/>
          <w:i/>
          <w:iCs/>
          <w:noProof/>
          <w:kern w:val="0"/>
        </w:rPr>
        <w:t>Trends in Ecology and Evolution</w:t>
      </w:r>
      <w:r w:rsidRPr="00D4696E">
        <w:rPr>
          <w:rFonts w:ascii="Calibri" w:hAnsi="Calibri" w:cs="Calibri"/>
          <w:noProof/>
          <w:kern w:val="0"/>
        </w:rPr>
        <w:t xml:space="preserve"> </w:t>
      </w:r>
      <w:r w:rsidRPr="00D4696E">
        <w:rPr>
          <w:rFonts w:ascii="Calibri" w:hAnsi="Calibri" w:cs="Calibri"/>
          <w:b/>
          <w:bCs/>
          <w:noProof/>
          <w:kern w:val="0"/>
        </w:rPr>
        <w:t>36</w:t>
      </w:r>
      <w:r w:rsidRPr="00D4696E">
        <w:rPr>
          <w:rFonts w:ascii="Calibri" w:hAnsi="Calibri" w:cs="Calibri"/>
          <w:noProof/>
          <w:kern w:val="0"/>
        </w:rPr>
        <w:t>: 979–989.</w:t>
      </w:r>
    </w:p>
    <w:p w14:paraId="117DE0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b</w:t>
      </w:r>
      <w:r w:rsidRPr="00D4696E">
        <w:rPr>
          <w:rFonts w:ascii="Calibri" w:hAnsi="Calibri" w:cs="Calibri"/>
          <w:noProof/>
          <w:kern w:val="0"/>
        </w:rPr>
        <w:t xml:space="preserve">. </w:t>
      </w:r>
      <w:r w:rsidRPr="00D4696E">
        <w:rPr>
          <w:rFonts w:ascii="Calibri" w:hAnsi="Calibri" w:cs="Calibri"/>
          <w:i/>
          <w:iCs/>
          <w:noProof/>
          <w:kern w:val="0"/>
        </w:rPr>
        <w:t>Alpine Plant Life</w:t>
      </w:r>
      <w:r w:rsidRPr="00D4696E">
        <w:rPr>
          <w:rFonts w:ascii="Calibri" w:hAnsi="Calibri" w:cs="Calibri"/>
          <w:noProof/>
          <w:kern w:val="0"/>
        </w:rPr>
        <w:t xml:space="preserve"> (Springer Nature Switzerland AG 2021, Ed.). Springer Cham.</w:t>
      </w:r>
    </w:p>
    <w:p w14:paraId="251B3D3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e MRF, Tweed JKS, Kim EJ, Scollan ND</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Beef, chicken and lamb fatty acid analysis - a simplified direct bimethylation procedure using freeze-dried material. </w:t>
      </w:r>
      <w:r w:rsidRPr="00D4696E">
        <w:rPr>
          <w:rFonts w:ascii="Calibri" w:hAnsi="Calibri" w:cs="Calibri"/>
          <w:i/>
          <w:iCs/>
          <w:noProof/>
          <w:kern w:val="0"/>
        </w:rPr>
        <w:t>Meat Science</w:t>
      </w:r>
      <w:r w:rsidRPr="00D4696E">
        <w:rPr>
          <w:rFonts w:ascii="Calibri" w:hAnsi="Calibri" w:cs="Calibri"/>
          <w:noProof/>
          <w:kern w:val="0"/>
        </w:rPr>
        <w:t xml:space="preserve"> </w:t>
      </w:r>
      <w:r w:rsidRPr="00D4696E">
        <w:rPr>
          <w:rFonts w:ascii="Calibri" w:hAnsi="Calibri" w:cs="Calibri"/>
          <w:b/>
          <w:bCs/>
          <w:noProof/>
          <w:kern w:val="0"/>
        </w:rPr>
        <w:t>92</w:t>
      </w:r>
      <w:r w:rsidRPr="00D4696E">
        <w:rPr>
          <w:rFonts w:ascii="Calibri" w:hAnsi="Calibri" w:cs="Calibri"/>
          <w:noProof/>
          <w:kern w:val="0"/>
        </w:rPr>
        <w:t>: 863–</w:t>
      </w:r>
      <w:r w:rsidRPr="00D4696E">
        <w:rPr>
          <w:rFonts w:ascii="Calibri" w:hAnsi="Calibri" w:cs="Calibri"/>
          <w:noProof/>
          <w:kern w:val="0"/>
        </w:rPr>
        <w:lastRenderedPageBreak/>
        <w:t>866.</w:t>
      </w:r>
    </w:p>
    <w:p w14:paraId="210813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hninger A, Nelson D, Cox M</w:t>
      </w:r>
      <w:r w:rsidRPr="00D4696E">
        <w:rPr>
          <w:rFonts w:ascii="Calibri" w:hAnsi="Calibri" w:cs="Calibri"/>
          <w:noProof/>
          <w:kern w:val="0"/>
        </w:rPr>
        <w:t xml:space="preserve">. </w:t>
      </w:r>
      <w:r w:rsidRPr="00D4696E">
        <w:rPr>
          <w:rFonts w:ascii="Calibri" w:hAnsi="Calibri" w:cs="Calibri"/>
          <w:b/>
          <w:bCs/>
          <w:noProof/>
          <w:kern w:val="0"/>
        </w:rPr>
        <w:t>1993</w:t>
      </w:r>
      <w:r w:rsidRPr="00D4696E">
        <w:rPr>
          <w:rFonts w:ascii="Calibri" w:hAnsi="Calibri" w:cs="Calibri"/>
          <w:noProof/>
          <w:kern w:val="0"/>
        </w:rPr>
        <w:t xml:space="preserve">. </w:t>
      </w:r>
      <w:r w:rsidRPr="00D4696E">
        <w:rPr>
          <w:rFonts w:ascii="Calibri" w:hAnsi="Calibri" w:cs="Calibri"/>
          <w:i/>
          <w:iCs/>
          <w:noProof/>
          <w:kern w:val="0"/>
        </w:rPr>
        <w:t>Principles of Biochemistry</w:t>
      </w:r>
      <w:r w:rsidRPr="00D4696E">
        <w:rPr>
          <w:rFonts w:ascii="Calibri" w:hAnsi="Calibri" w:cs="Calibri"/>
          <w:noProof/>
          <w:kern w:val="0"/>
        </w:rPr>
        <w:t>. New York: Worth Publishers.</w:t>
      </w:r>
    </w:p>
    <w:p w14:paraId="4DEED78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vin DA</w:t>
      </w:r>
      <w:r w:rsidRPr="00D4696E">
        <w:rPr>
          <w:rFonts w:ascii="Calibri" w:hAnsi="Calibri" w:cs="Calibri"/>
          <w:noProof/>
          <w:kern w:val="0"/>
        </w:rPr>
        <w:t xml:space="preserve">. </w:t>
      </w:r>
      <w:r w:rsidRPr="00D4696E">
        <w:rPr>
          <w:rFonts w:ascii="Calibri" w:hAnsi="Calibri" w:cs="Calibri"/>
          <w:b/>
          <w:bCs/>
          <w:noProof/>
          <w:kern w:val="0"/>
        </w:rPr>
        <w:t>1974</w:t>
      </w:r>
      <w:r w:rsidRPr="00D4696E">
        <w:rPr>
          <w:rFonts w:ascii="Calibri" w:hAnsi="Calibri" w:cs="Calibri"/>
          <w:noProof/>
          <w:kern w:val="0"/>
        </w:rPr>
        <w:t xml:space="preserve">. The oil content of seeds: an ecological perspective. </w:t>
      </w:r>
      <w:r w:rsidRPr="00D4696E">
        <w:rPr>
          <w:rFonts w:ascii="Calibri" w:hAnsi="Calibri" w:cs="Calibri"/>
          <w:b/>
          <w:bCs/>
          <w:noProof/>
          <w:kern w:val="0"/>
        </w:rPr>
        <w:t>108</w:t>
      </w:r>
      <w:r w:rsidRPr="00D4696E">
        <w:rPr>
          <w:rFonts w:ascii="Calibri" w:hAnsi="Calibri" w:cs="Calibri"/>
          <w:noProof/>
          <w:kern w:val="0"/>
        </w:rPr>
        <w:t>: 193–206.</w:t>
      </w:r>
    </w:p>
    <w:p w14:paraId="5ED04D5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 Y, Beisson F, Pollard M, Ohlrogge J</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Oil content of Arabidopsis seeds: The influence of seed anatomy, light and plant-to-plant variation. </w:t>
      </w:r>
      <w:r w:rsidRPr="00D4696E">
        <w:rPr>
          <w:rFonts w:ascii="Calibri" w:hAnsi="Calibri" w:cs="Calibri"/>
          <w:i/>
          <w:iCs/>
          <w:noProof/>
          <w:kern w:val="0"/>
        </w:rPr>
        <w:t>Phytochemistry</w:t>
      </w:r>
      <w:r w:rsidRPr="00D4696E">
        <w:rPr>
          <w:rFonts w:ascii="Calibri" w:hAnsi="Calibri" w:cs="Calibri"/>
          <w:noProof/>
          <w:kern w:val="0"/>
        </w:rPr>
        <w:t xml:space="preserve"> </w:t>
      </w:r>
      <w:r w:rsidRPr="00D4696E">
        <w:rPr>
          <w:rFonts w:ascii="Calibri" w:hAnsi="Calibri" w:cs="Calibri"/>
          <w:b/>
          <w:bCs/>
          <w:noProof/>
          <w:kern w:val="0"/>
        </w:rPr>
        <w:t>67</w:t>
      </w:r>
      <w:r w:rsidRPr="00D4696E">
        <w:rPr>
          <w:rFonts w:ascii="Calibri" w:hAnsi="Calibri" w:cs="Calibri"/>
          <w:noProof/>
          <w:kern w:val="0"/>
        </w:rPr>
        <w:t>: 904–915.</w:t>
      </w:r>
    </w:p>
    <w:p w14:paraId="7834960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nder CR</w:t>
      </w:r>
      <w:r w:rsidRPr="00D4696E">
        <w:rPr>
          <w:rFonts w:ascii="Calibri" w:hAnsi="Calibri" w:cs="Calibri"/>
          <w:noProof/>
          <w:kern w:val="0"/>
        </w:rPr>
        <w:t xml:space="preserve">. </w:t>
      </w:r>
      <w:r w:rsidRPr="00D4696E">
        <w:rPr>
          <w:rFonts w:ascii="Calibri" w:hAnsi="Calibri" w:cs="Calibri"/>
          <w:b/>
          <w:bCs/>
          <w:noProof/>
          <w:kern w:val="0"/>
        </w:rPr>
        <w:t>2000</w:t>
      </w:r>
      <w:r w:rsidRPr="00D4696E">
        <w:rPr>
          <w:rFonts w:ascii="Calibri" w:hAnsi="Calibri" w:cs="Calibri"/>
          <w:noProof/>
          <w:kern w:val="0"/>
        </w:rPr>
        <w:t xml:space="preserve">. Adaptive evolution of seed oils in plants: Accounting for the biogeographic distribution of saturated and unsaturated fatty acids in seed oils. </w:t>
      </w:r>
      <w:r w:rsidRPr="00D4696E">
        <w:rPr>
          <w:rFonts w:ascii="Calibri" w:hAnsi="Calibri" w:cs="Calibri"/>
          <w:i/>
          <w:iCs/>
          <w:noProof/>
          <w:kern w:val="0"/>
        </w:rPr>
        <w:t>American Naturalist</w:t>
      </w:r>
      <w:r w:rsidRPr="00D4696E">
        <w:rPr>
          <w:rFonts w:ascii="Calibri" w:hAnsi="Calibri" w:cs="Calibri"/>
          <w:noProof/>
          <w:kern w:val="0"/>
        </w:rPr>
        <w:t xml:space="preserve"> </w:t>
      </w:r>
      <w:r w:rsidRPr="00D4696E">
        <w:rPr>
          <w:rFonts w:ascii="Calibri" w:hAnsi="Calibri" w:cs="Calibri"/>
          <w:b/>
          <w:bCs/>
          <w:noProof/>
          <w:kern w:val="0"/>
        </w:rPr>
        <w:t>156</w:t>
      </w:r>
      <w:r w:rsidRPr="00D4696E">
        <w:rPr>
          <w:rFonts w:ascii="Calibri" w:hAnsi="Calibri" w:cs="Calibri"/>
          <w:noProof/>
          <w:kern w:val="0"/>
        </w:rPr>
        <w:t>: 442–458.</w:t>
      </w:r>
    </w:p>
    <w:p w14:paraId="146CF2C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atthäus B</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The new database Seed Oil Fatty Acids (SOFA). </w:t>
      </w:r>
      <w:r w:rsidRPr="00D4696E">
        <w:rPr>
          <w:rFonts w:ascii="Calibri" w:hAnsi="Calibri" w:cs="Calibri"/>
          <w:i/>
          <w:iCs/>
          <w:noProof/>
          <w:kern w:val="0"/>
        </w:rPr>
        <w:t>Lipid Technology</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230–234.</w:t>
      </w:r>
    </w:p>
    <w:p w14:paraId="32A95FA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iao L, Yang S, Zhang K, He J, Wu C, Ren Y, Gai J, Li Y</w:t>
      </w:r>
      <w:r w:rsidRPr="00D4696E">
        <w:rPr>
          <w:rFonts w:ascii="Calibri" w:hAnsi="Calibri" w:cs="Calibri"/>
          <w:noProof/>
          <w:kern w:val="0"/>
        </w:rPr>
        <w:t xml:space="preserve">. </w:t>
      </w:r>
      <w:r w:rsidRPr="00D4696E">
        <w:rPr>
          <w:rFonts w:ascii="Calibri" w:hAnsi="Calibri" w:cs="Calibri"/>
          <w:b/>
          <w:bCs/>
          <w:noProof/>
          <w:kern w:val="0"/>
        </w:rPr>
        <w:t>2020</w:t>
      </w:r>
      <w:r w:rsidRPr="00D4696E">
        <w:rPr>
          <w:rFonts w:ascii="Calibri" w:hAnsi="Calibri" w:cs="Calibri"/>
          <w:noProof/>
          <w:kern w:val="0"/>
        </w:rPr>
        <w:t xml:space="preserve">. Natural variation and selection in GmSWEET39 affect soybean seed oil content.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5</w:t>
      </w:r>
      <w:r w:rsidRPr="00D4696E">
        <w:rPr>
          <w:rFonts w:ascii="Calibri" w:hAnsi="Calibri" w:cs="Calibri"/>
          <w:noProof/>
          <w:kern w:val="0"/>
        </w:rPr>
        <w:t>: 1651–1666.</w:t>
      </w:r>
    </w:p>
    <w:p w14:paraId="26C67FF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ondoni A, Probert RJ, Rossi G, Vegini E, Hay FR</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s of alpine plants are short lived: Implications for long-term conservation.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7</w:t>
      </w:r>
      <w:r w:rsidRPr="00D4696E">
        <w:rPr>
          <w:rFonts w:ascii="Calibri" w:hAnsi="Calibri" w:cs="Calibri"/>
          <w:noProof/>
          <w:kern w:val="0"/>
        </w:rPr>
        <w:t>: 171–179.</w:t>
      </w:r>
    </w:p>
    <w:p w14:paraId="28276CA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Nagel M, Börner A</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The longevity of crop seeds stored under ambient condition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20</w:t>
      </w:r>
      <w:r w:rsidRPr="00D4696E">
        <w:rPr>
          <w:rFonts w:ascii="Calibri" w:hAnsi="Calibri" w:cs="Calibri"/>
          <w:noProof/>
          <w:kern w:val="0"/>
        </w:rPr>
        <w:t>: 1–12.</w:t>
      </w:r>
    </w:p>
    <w:p w14:paraId="0B807201"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Neto LGP, Sartori MMP, Toorop PE, Da Silva EAA</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Seed longevity differs in Astronium fraxinifolium Schott from two geographic regions in Brazil. </w:t>
      </w:r>
      <w:r w:rsidRPr="00CD239F">
        <w:rPr>
          <w:rFonts w:ascii="Calibri" w:hAnsi="Calibri" w:cs="Calibri"/>
          <w:i/>
          <w:iCs/>
          <w:noProof/>
          <w:kern w:val="0"/>
          <w:lang w:val="es-ES"/>
        </w:rPr>
        <w:t>Revista Brasileirade Ciencias Agrarias</w:t>
      </w:r>
      <w:r w:rsidRPr="00CD239F">
        <w:rPr>
          <w:rFonts w:ascii="Calibri" w:hAnsi="Calibri" w:cs="Calibri"/>
          <w:noProof/>
          <w:kern w:val="0"/>
          <w:lang w:val="es-ES"/>
        </w:rPr>
        <w:t xml:space="preserve"> </w:t>
      </w:r>
      <w:r w:rsidRPr="00CD239F">
        <w:rPr>
          <w:rFonts w:ascii="Calibri" w:hAnsi="Calibri" w:cs="Calibri"/>
          <w:b/>
          <w:bCs/>
          <w:noProof/>
          <w:kern w:val="0"/>
          <w:lang w:val="es-ES"/>
        </w:rPr>
        <w:t>14</w:t>
      </w:r>
      <w:r w:rsidRPr="00CD239F">
        <w:rPr>
          <w:rFonts w:ascii="Calibri" w:hAnsi="Calibri" w:cs="Calibri"/>
          <w:noProof/>
          <w:kern w:val="0"/>
          <w:lang w:val="es-ES"/>
        </w:rPr>
        <w:t>: 1–7.</w:t>
      </w:r>
    </w:p>
    <w:p w14:paraId="59A2455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Nonogaki H, Bassel GW, Bewley JD</w:t>
      </w:r>
      <w:r w:rsidRPr="00CD239F">
        <w:rPr>
          <w:rFonts w:ascii="Calibri" w:hAnsi="Calibri" w:cs="Calibri"/>
          <w:noProof/>
          <w:kern w:val="0"/>
          <w:lang w:val="es-ES"/>
        </w:rPr>
        <w:t xml:space="preserve">. </w:t>
      </w:r>
      <w:r w:rsidRPr="00CD239F">
        <w:rPr>
          <w:rFonts w:ascii="Calibri" w:hAnsi="Calibri" w:cs="Calibri"/>
          <w:b/>
          <w:bCs/>
          <w:noProof/>
          <w:kern w:val="0"/>
          <w:lang w:val="es-ES"/>
        </w:rPr>
        <w:t>2010</w:t>
      </w:r>
      <w:r w:rsidRPr="00CD239F">
        <w:rPr>
          <w:rFonts w:ascii="Calibri" w:hAnsi="Calibri" w:cs="Calibri"/>
          <w:noProof/>
          <w:kern w:val="0"/>
          <w:lang w:val="es-ES"/>
        </w:rPr>
        <w:t xml:space="preserve">. </w:t>
      </w:r>
      <w:r w:rsidRPr="00D4696E">
        <w:rPr>
          <w:rFonts w:ascii="Calibri" w:hAnsi="Calibri" w:cs="Calibri"/>
          <w:noProof/>
          <w:kern w:val="0"/>
        </w:rPr>
        <w:t xml:space="preserve">Germination-still a mystery. </w:t>
      </w:r>
      <w:r w:rsidRPr="00D4696E">
        <w:rPr>
          <w:rFonts w:ascii="Calibri" w:hAnsi="Calibri" w:cs="Calibri"/>
          <w:i/>
          <w:iCs/>
          <w:noProof/>
          <w:kern w:val="0"/>
        </w:rPr>
        <w:t>Plant Science</w:t>
      </w:r>
      <w:r w:rsidRPr="00D4696E">
        <w:rPr>
          <w:rFonts w:ascii="Calibri" w:hAnsi="Calibri" w:cs="Calibri"/>
          <w:noProof/>
          <w:kern w:val="0"/>
        </w:rPr>
        <w:t xml:space="preserve"> </w:t>
      </w:r>
      <w:r w:rsidRPr="00D4696E">
        <w:rPr>
          <w:rFonts w:ascii="Calibri" w:hAnsi="Calibri" w:cs="Calibri"/>
          <w:b/>
          <w:bCs/>
          <w:noProof/>
          <w:kern w:val="0"/>
        </w:rPr>
        <w:t>179</w:t>
      </w:r>
      <w:r w:rsidRPr="00D4696E">
        <w:rPr>
          <w:rFonts w:ascii="Calibri" w:hAnsi="Calibri" w:cs="Calibri"/>
          <w:noProof/>
          <w:kern w:val="0"/>
        </w:rPr>
        <w:t>: 574–581.</w:t>
      </w:r>
    </w:p>
    <w:p w14:paraId="414ADE3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aradis E, Schliep K</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pe 5.0: An environment for modern phylogenetics and evolutionary analyses in R. </w:t>
      </w:r>
      <w:r w:rsidRPr="00D4696E">
        <w:rPr>
          <w:rFonts w:ascii="Calibri" w:hAnsi="Calibri" w:cs="Calibri"/>
          <w:i/>
          <w:iCs/>
          <w:noProof/>
          <w:kern w:val="0"/>
        </w:rPr>
        <w:t>Bioinformatics</w:t>
      </w:r>
      <w:r w:rsidRPr="00D4696E">
        <w:rPr>
          <w:rFonts w:ascii="Calibri" w:hAnsi="Calibri" w:cs="Calibri"/>
          <w:noProof/>
          <w:kern w:val="0"/>
        </w:rPr>
        <w:t xml:space="preserve"> </w:t>
      </w:r>
      <w:r w:rsidRPr="00D4696E">
        <w:rPr>
          <w:rFonts w:ascii="Calibri" w:hAnsi="Calibri" w:cs="Calibri"/>
          <w:b/>
          <w:bCs/>
          <w:noProof/>
          <w:kern w:val="0"/>
        </w:rPr>
        <w:t>35</w:t>
      </w:r>
      <w:r w:rsidRPr="00D4696E">
        <w:rPr>
          <w:rFonts w:ascii="Calibri" w:hAnsi="Calibri" w:cs="Calibri"/>
          <w:noProof/>
          <w:kern w:val="0"/>
        </w:rPr>
        <w:t>: 526–528.</w:t>
      </w:r>
    </w:p>
    <w:p w14:paraId="703AD17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iper EL, Boote KJ</w:t>
      </w:r>
      <w:r w:rsidRPr="00D4696E">
        <w:rPr>
          <w:rFonts w:ascii="Calibri" w:hAnsi="Calibri" w:cs="Calibri"/>
          <w:noProof/>
          <w:kern w:val="0"/>
        </w:rPr>
        <w:t xml:space="preserve">. </w:t>
      </w:r>
      <w:r w:rsidRPr="00D4696E">
        <w:rPr>
          <w:rFonts w:ascii="Calibri" w:hAnsi="Calibri" w:cs="Calibri"/>
          <w:b/>
          <w:bCs/>
          <w:noProof/>
          <w:kern w:val="0"/>
        </w:rPr>
        <w:t>1999</w:t>
      </w:r>
      <w:r w:rsidRPr="00D4696E">
        <w:rPr>
          <w:rFonts w:ascii="Calibri" w:hAnsi="Calibri" w:cs="Calibri"/>
          <w:noProof/>
          <w:kern w:val="0"/>
        </w:rPr>
        <w:t xml:space="preserve">. Temperature and cultivar effects on soybean seed oil and protein concentrations.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76</w:t>
      </w:r>
      <w:r w:rsidRPr="00D4696E">
        <w:rPr>
          <w:rFonts w:ascii="Calibri" w:hAnsi="Calibri" w:cs="Calibri"/>
          <w:noProof/>
          <w:kern w:val="0"/>
        </w:rPr>
        <w:t>: 1233–1241.</w:t>
      </w:r>
    </w:p>
    <w:p w14:paraId="1B83CAD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itchard HW, Dickie JB</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Chapter 35 Predicting Seed Longevity: : 655–721.</w:t>
      </w:r>
    </w:p>
    <w:p w14:paraId="2A0A059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obert RJ, Daws MI, Hay FR</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Ecological correlates of ex situ seed longevity: A comparative study on 195 species.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4</w:t>
      </w:r>
      <w:r w:rsidRPr="00D4696E">
        <w:rPr>
          <w:rFonts w:ascii="Calibri" w:hAnsi="Calibri" w:cs="Calibri"/>
          <w:noProof/>
          <w:kern w:val="0"/>
        </w:rPr>
        <w:t>: 57–69.</w:t>
      </w:r>
    </w:p>
    <w:p w14:paraId="5D85E12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Rael LT, Thomas GW, Craun ML, Curtis CG, Bar-Or R, Bar-Or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Lipid peroxidation and the thiobarbituric acid assay: Standardization of the assay when using saturated and unsaturated fatty acids. </w:t>
      </w:r>
      <w:r w:rsidRPr="00D4696E">
        <w:rPr>
          <w:rFonts w:ascii="Calibri" w:hAnsi="Calibri" w:cs="Calibri"/>
          <w:i/>
          <w:iCs/>
          <w:noProof/>
          <w:kern w:val="0"/>
        </w:rPr>
        <w:t>Journal of Biochemistry and Molecular Biology</w:t>
      </w:r>
      <w:r w:rsidRPr="00D4696E">
        <w:rPr>
          <w:rFonts w:ascii="Calibri" w:hAnsi="Calibri" w:cs="Calibri"/>
          <w:noProof/>
          <w:kern w:val="0"/>
        </w:rPr>
        <w:t xml:space="preserve"> </w:t>
      </w:r>
      <w:r w:rsidRPr="00D4696E">
        <w:rPr>
          <w:rFonts w:ascii="Calibri" w:hAnsi="Calibri" w:cs="Calibri"/>
          <w:b/>
          <w:bCs/>
          <w:noProof/>
          <w:kern w:val="0"/>
        </w:rPr>
        <w:t>37</w:t>
      </w:r>
      <w:r w:rsidRPr="00D4696E">
        <w:rPr>
          <w:rFonts w:ascii="Calibri" w:hAnsi="Calibri" w:cs="Calibri"/>
          <w:noProof/>
          <w:kern w:val="0"/>
        </w:rPr>
        <w:t>: 749–752.</w:t>
      </w:r>
    </w:p>
    <w:p w14:paraId="741C5B5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Rahbek C, Borregaard MK, Antonelli A, Colwell RK, Holt BG, Nogues-Bravo D, Rasmussen CMØ, Richardson K, Rosing MT, Whittaker RJ,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Building mountain biodiversity: Geological and evolutionary processes. </w:t>
      </w:r>
      <w:r w:rsidRPr="00D4696E">
        <w:rPr>
          <w:rFonts w:ascii="Calibri" w:hAnsi="Calibri" w:cs="Calibri"/>
          <w:i/>
          <w:iCs/>
          <w:noProof/>
          <w:kern w:val="0"/>
        </w:rPr>
        <w:t>Science</w:t>
      </w:r>
      <w:r w:rsidRPr="00D4696E">
        <w:rPr>
          <w:rFonts w:ascii="Calibri" w:hAnsi="Calibri" w:cs="Calibri"/>
          <w:noProof/>
          <w:kern w:val="0"/>
        </w:rPr>
        <w:t xml:space="preserve"> </w:t>
      </w:r>
      <w:r w:rsidRPr="00D4696E">
        <w:rPr>
          <w:rFonts w:ascii="Calibri" w:hAnsi="Calibri" w:cs="Calibri"/>
          <w:b/>
          <w:bCs/>
          <w:noProof/>
          <w:kern w:val="0"/>
        </w:rPr>
        <w:t>365</w:t>
      </w:r>
      <w:r w:rsidRPr="00D4696E">
        <w:rPr>
          <w:rFonts w:ascii="Calibri" w:hAnsi="Calibri" w:cs="Calibri"/>
          <w:noProof/>
          <w:kern w:val="0"/>
        </w:rPr>
        <w:t>: 1114–1119.</w:t>
      </w:r>
    </w:p>
    <w:p w14:paraId="7EE899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Saatkamp A, Cochrane A, Commander L, Guja LK, Jimenez-Alfaro B, Larson J, Nicotra A, Poschlod P, Silveira FAO, Cross AT,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 research agenda for seed-trait functional ecology.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1</w:t>
      </w:r>
      <w:r w:rsidRPr="00D4696E">
        <w:rPr>
          <w:rFonts w:ascii="Calibri" w:hAnsi="Calibri" w:cs="Calibri"/>
          <w:noProof/>
          <w:kern w:val="0"/>
        </w:rPr>
        <w:t>: 1764–1775.</w:t>
      </w:r>
    </w:p>
    <w:p w14:paraId="3C55CA9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Decocq G</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Adaptive evolution of seed oil content in angiosperms: Accounting for the global patterns of seed oils. </w:t>
      </w:r>
      <w:r w:rsidRPr="00D4696E">
        <w:rPr>
          <w:rFonts w:ascii="Calibri" w:hAnsi="Calibri" w:cs="Calibri"/>
          <w:i/>
          <w:iCs/>
          <w:noProof/>
          <w:kern w:val="0"/>
        </w:rPr>
        <w:t>BMC Evolutionary Biology</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13.</w:t>
      </w:r>
    </w:p>
    <w:p w14:paraId="424A163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Linder CR</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Plasticity and constraints on fatty acid composition in the </w:t>
      </w:r>
      <w:r w:rsidRPr="00D4696E">
        <w:rPr>
          <w:rFonts w:ascii="Calibri" w:hAnsi="Calibri" w:cs="Calibri"/>
          <w:noProof/>
          <w:kern w:val="0"/>
        </w:rPr>
        <w:lastRenderedPageBreak/>
        <w:t xml:space="preserve">phospholipids and triacylglycerols of Arabidopsis accessions grown at different temperatures.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3</w:t>
      </w:r>
      <w:r w:rsidRPr="00D4696E">
        <w:rPr>
          <w:rFonts w:ascii="Calibri" w:hAnsi="Calibri" w:cs="Calibri"/>
          <w:noProof/>
          <w:kern w:val="0"/>
        </w:rPr>
        <w:t>: 0–13.</w:t>
      </w:r>
    </w:p>
    <w:p w14:paraId="2F44070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ttler SE, Gilliland LU, Magallanes-lundback M, Pollard M, Dellapenna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Vitamin E Is Essential for Seed Longevity and for Preventing Lipid Peroxidation during Germination. </w:t>
      </w:r>
      <w:r w:rsidRPr="00D4696E">
        <w:rPr>
          <w:rFonts w:ascii="Calibri" w:hAnsi="Calibri" w:cs="Calibri"/>
          <w:i/>
          <w:iCs/>
          <w:noProof/>
          <w:kern w:val="0"/>
        </w:rPr>
        <w:t>The Plant Cell</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419–1432.</w:t>
      </w:r>
    </w:p>
    <w:p w14:paraId="5FCDEAA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errer D, Körner C</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Topographically controlled thermal-habitat differentiation buffers alpine plant diversity against climate warming. </w:t>
      </w:r>
      <w:r w:rsidRPr="00D4696E">
        <w:rPr>
          <w:rFonts w:ascii="Calibri" w:hAnsi="Calibri" w:cs="Calibri"/>
          <w:i/>
          <w:iCs/>
          <w:noProof/>
          <w:kern w:val="0"/>
        </w:rPr>
        <w:t>Journal of Biogeography</w:t>
      </w:r>
      <w:r w:rsidRPr="00D4696E">
        <w:rPr>
          <w:rFonts w:ascii="Calibri" w:hAnsi="Calibri" w:cs="Calibri"/>
          <w:noProof/>
          <w:kern w:val="0"/>
        </w:rPr>
        <w:t xml:space="preserve"> </w:t>
      </w:r>
      <w:r w:rsidRPr="00D4696E">
        <w:rPr>
          <w:rFonts w:ascii="Calibri" w:hAnsi="Calibri" w:cs="Calibri"/>
          <w:b/>
          <w:bCs/>
          <w:noProof/>
          <w:kern w:val="0"/>
        </w:rPr>
        <w:t>38</w:t>
      </w:r>
      <w:r w:rsidRPr="00D4696E">
        <w:rPr>
          <w:rFonts w:ascii="Calibri" w:hAnsi="Calibri" w:cs="Calibri"/>
          <w:noProof/>
          <w:kern w:val="0"/>
        </w:rPr>
        <w:t>: 406–416.</w:t>
      </w:r>
    </w:p>
    <w:p w14:paraId="79B036C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wienbacher E, Navarro-Cano JA, Neuner G, Erschbamer B</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 dormancy in alpine species. </w:t>
      </w:r>
      <w:r w:rsidRPr="00D4696E">
        <w:rPr>
          <w:rFonts w:ascii="Calibri" w:hAnsi="Calibri" w:cs="Calibri"/>
          <w:i/>
          <w:iCs/>
          <w:noProof/>
          <w:kern w:val="0"/>
        </w:rPr>
        <w:t>Flora: Morphology, Distribution, Functional Ecology of Plants</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845–856.</w:t>
      </w:r>
    </w:p>
    <w:p w14:paraId="783335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ER, INSR, RBGK</w:t>
      </w:r>
      <w:r w:rsidRPr="00D4696E">
        <w:rPr>
          <w:rFonts w:ascii="Calibri" w:hAnsi="Calibri" w:cs="Calibri"/>
          <w:noProof/>
          <w:kern w:val="0"/>
        </w:rPr>
        <w:t xml:space="preserve">. </w:t>
      </w:r>
      <w:r w:rsidRPr="00D4696E">
        <w:rPr>
          <w:rFonts w:ascii="Calibri" w:hAnsi="Calibri" w:cs="Calibri"/>
          <w:b/>
          <w:bCs/>
          <w:noProof/>
          <w:kern w:val="0"/>
        </w:rPr>
        <w:t>2023</w:t>
      </w:r>
      <w:r w:rsidRPr="00D4696E">
        <w:rPr>
          <w:rFonts w:ascii="Calibri" w:hAnsi="Calibri" w:cs="Calibri"/>
          <w:noProof/>
          <w:kern w:val="0"/>
        </w:rPr>
        <w:t>. Seed Information Database (SID).</w:t>
      </w:r>
    </w:p>
    <w:p w14:paraId="5F94B60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ammela P, Nygren M, Laakso I, Hopia A, Vuorela H, Hiltunen R</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xml:space="preserve">. Volatile compound analysis of ageing Pinus sylvestris L. (Scots pine) seeds. </w:t>
      </w:r>
      <w:r w:rsidRPr="00D4696E">
        <w:rPr>
          <w:rFonts w:ascii="Calibri" w:hAnsi="Calibri" w:cs="Calibri"/>
          <w:i/>
          <w:iCs/>
          <w:noProof/>
          <w:kern w:val="0"/>
        </w:rPr>
        <w:t>Flavour and Fragrance Journal</w:t>
      </w:r>
      <w:r w:rsidRPr="00D4696E">
        <w:rPr>
          <w:rFonts w:ascii="Calibri" w:hAnsi="Calibri" w:cs="Calibri"/>
          <w:noProof/>
          <w:kern w:val="0"/>
        </w:rPr>
        <w:t xml:space="preserve"> </w:t>
      </w:r>
      <w:r w:rsidRPr="00D4696E">
        <w:rPr>
          <w:rFonts w:ascii="Calibri" w:hAnsi="Calibri" w:cs="Calibri"/>
          <w:b/>
          <w:bCs/>
          <w:noProof/>
          <w:kern w:val="0"/>
        </w:rPr>
        <w:t>18</w:t>
      </w:r>
      <w:r w:rsidRPr="00D4696E">
        <w:rPr>
          <w:rFonts w:ascii="Calibri" w:hAnsi="Calibri" w:cs="Calibri"/>
          <w:noProof/>
          <w:kern w:val="0"/>
        </w:rPr>
        <w:t>: 290–295.</w:t>
      </w:r>
    </w:p>
    <w:p w14:paraId="67178C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heodoulou FL, Eastmond PJ</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Seed storage oil catabolism: A story of give and take. </w:t>
      </w:r>
      <w:r w:rsidRPr="00D4696E">
        <w:rPr>
          <w:rFonts w:ascii="Calibri" w:hAnsi="Calibri" w:cs="Calibri"/>
          <w:i/>
          <w:iCs/>
          <w:noProof/>
          <w:kern w:val="0"/>
        </w:rPr>
        <w:t>Current Opinion in Plant Biology</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322–328.</w:t>
      </w:r>
    </w:p>
    <w:p w14:paraId="0D6A44B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elker T, Kinney AJ</w:t>
      </w:r>
      <w:r w:rsidRPr="00D4696E">
        <w:rPr>
          <w:rFonts w:ascii="Calibri" w:hAnsi="Calibri" w:cs="Calibri"/>
          <w:noProof/>
          <w:kern w:val="0"/>
        </w:rPr>
        <w:t xml:space="preserve">. </w:t>
      </w:r>
      <w:r w:rsidRPr="00D4696E">
        <w:rPr>
          <w:rFonts w:ascii="Calibri" w:hAnsi="Calibri" w:cs="Calibri"/>
          <w:b/>
          <w:bCs/>
          <w:noProof/>
          <w:kern w:val="0"/>
        </w:rPr>
        <w:t>2001</w:t>
      </w:r>
      <w:r w:rsidRPr="00D4696E">
        <w:rPr>
          <w:rFonts w:ascii="Calibri" w:hAnsi="Calibri" w:cs="Calibri"/>
          <w:noProof/>
          <w:kern w:val="0"/>
        </w:rPr>
        <w:t xml:space="preserve">. Variations in the Biosynthesis of Seed -Storage Lipids. </w:t>
      </w:r>
      <w:r w:rsidRPr="00D4696E">
        <w:rPr>
          <w:rFonts w:ascii="Calibri" w:hAnsi="Calibri" w:cs="Calibri"/>
          <w:i/>
          <w:iCs/>
          <w:noProof/>
          <w:kern w:val="0"/>
        </w:rPr>
        <w:t>Annu. Rev. Plant Physiol. Plant Mol. Biol.</w:t>
      </w:r>
      <w:r w:rsidRPr="00D4696E">
        <w:rPr>
          <w:rFonts w:ascii="Calibri" w:hAnsi="Calibri" w:cs="Calibri"/>
          <w:noProof/>
          <w:kern w:val="0"/>
        </w:rPr>
        <w:t xml:space="preserve"> </w:t>
      </w:r>
      <w:r w:rsidRPr="00D4696E">
        <w:rPr>
          <w:rFonts w:ascii="Calibri" w:hAnsi="Calibri" w:cs="Calibri"/>
          <w:b/>
          <w:bCs/>
          <w:noProof/>
          <w:kern w:val="0"/>
        </w:rPr>
        <w:t>52</w:t>
      </w:r>
      <w:r w:rsidRPr="00D4696E">
        <w:rPr>
          <w:rFonts w:ascii="Calibri" w:hAnsi="Calibri" w:cs="Calibri"/>
          <w:noProof/>
          <w:kern w:val="0"/>
        </w:rPr>
        <w:t>: 335–361.</w:t>
      </w:r>
    </w:p>
    <w:p w14:paraId="40DADF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lk GM, Crane J, Caspersen AM, Hill LM, Gardner C, Walters C</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Massive cellular disruption occurs during early imbibition of Cuphea seeds containing crystallized triacylglycerols. </w:t>
      </w:r>
      <w:r w:rsidRPr="00D4696E">
        <w:rPr>
          <w:rFonts w:ascii="Calibri" w:hAnsi="Calibri" w:cs="Calibri"/>
          <w:i/>
          <w:iCs/>
          <w:noProof/>
          <w:kern w:val="0"/>
        </w:rPr>
        <w:t>Planta</w:t>
      </w:r>
      <w:r w:rsidRPr="00D4696E">
        <w:rPr>
          <w:rFonts w:ascii="Calibri" w:hAnsi="Calibri" w:cs="Calibri"/>
          <w:noProof/>
          <w:kern w:val="0"/>
        </w:rPr>
        <w:t xml:space="preserve"> </w:t>
      </w:r>
      <w:r w:rsidRPr="00D4696E">
        <w:rPr>
          <w:rFonts w:ascii="Calibri" w:hAnsi="Calibri" w:cs="Calibri"/>
          <w:b/>
          <w:bCs/>
          <w:noProof/>
          <w:kern w:val="0"/>
        </w:rPr>
        <w:t>224</w:t>
      </w:r>
      <w:r w:rsidRPr="00D4696E">
        <w:rPr>
          <w:rFonts w:ascii="Calibri" w:hAnsi="Calibri" w:cs="Calibri"/>
          <w:noProof/>
          <w:kern w:val="0"/>
        </w:rPr>
        <w:t>: 1415–1426.</w:t>
      </w:r>
    </w:p>
    <w:p w14:paraId="27B15C4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alters C, Wheeler LM, Grotenhuis JM</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Longevity of seeds stored in a genebank: species characteristic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1–20.</w:t>
      </w:r>
    </w:p>
    <w:p w14:paraId="5A2DE4D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estoby M, Leishman M, Lord J</w:t>
      </w:r>
      <w:r w:rsidRPr="00D4696E">
        <w:rPr>
          <w:rFonts w:ascii="Calibri" w:hAnsi="Calibri" w:cs="Calibri"/>
          <w:noProof/>
          <w:kern w:val="0"/>
        </w:rPr>
        <w:t xml:space="preserve">. </w:t>
      </w:r>
      <w:r w:rsidRPr="00D4696E">
        <w:rPr>
          <w:rFonts w:ascii="Calibri" w:hAnsi="Calibri" w:cs="Calibri"/>
          <w:b/>
          <w:bCs/>
          <w:noProof/>
          <w:kern w:val="0"/>
        </w:rPr>
        <w:t>1996</w:t>
      </w:r>
      <w:r w:rsidRPr="00D4696E">
        <w:rPr>
          <w:rFonts w:ascii="Calibri" w:hAnsi="Calibri" w:cs="Calibri"/>
          <w:noProof/>
          <w:kern w:val="0"/>
        </w:rPr>
        <w:t xml:space="preserve">. Comparative ecology of seed size and dispersal. </w:t>
      </w:r>
      <w:r w:rsidRPr="00D4696E">
        <w:rPr>
          <w:rFonts w:ascii="Calibri" w:hAnsi="Calibri" w:cs="Calibri"/>
          <w:i/>
          <w:iCs/>
          <w:noProof/>
          <w:kern w:val="0"/>
        </w:rPr>
        <w:t>Philosophical Transactions of the Royal Society B: Biological Sciences</w:t>
      </w:r>
      <w:r w:rsidRPr="00D4696E">
        <w:rPr>
          <w:rFonts w:ascii="Calibri" w:hAnsi="Calibri" w:cs="Calibri"/>
          <w:noProof/>
          <w:kern w:val="0"/>
        </w:rPr>
        <w:t xml:space="preserve"> </w:t>
      </w:r>
      <w:r w:rsidRPr="00D4696E">
        <w:rPr>
          <w:rFonts w:ascii="Calibri" w:hAnsi="Calibri" w:cs="Calibri"/>
          <w:b/>
          <w:bCs/>
          <w:noProof/>
          <w:kern w:val="0"/>
        </w:rPr>
        <w:t>351</w:t>
      </w:r>
      <w:r w:rsidRPr="00D4696E">
        <w:rPr>
          <w:rFonts w:ascii="Calibri" w:hAnsi="Calibri" w:cs="Calibri"/>
          <w:noProof/>
          <w:kern w:val="0"/>
        </w:rPr>
        <w:t>: 1309–1318.</w:t>
      </w:r>
    </w:p>
    <w:p w14:paraId="2DB0C5CD" w14:textId="77777777" w:rsidR="00D4696E" w:rsidRPr="00D4696E" w:rsidRDefault="00D4696E" w:rsidP="00D4696E">
      <w:pPr>
        <w:widowControl w:val="0"/>
        <w:autoSpaceDE w:val="0"/>
        <w:autoSpaceDN w:val="0"/>
        <w:adjustRightInd w:val="0"/>
        <w:spacing w:line="240" w:lineRule="auto"/>
        <w:rPr>
          <w:rFonts w:ascii="Calibri" w:hAnsi="Calibri" w:cs="Calibri"/>
          <w:noProof/>
        </w:rPr>
      </w:pPr>
      <w:r w:rsidRPr="00D4696E">
        <w:rPr>
          <w:rFonts w:ascii="Calibri" w:hAnsi="Calibri" w:cs="Calibri"/>
          <w:b/>
          <w:bCs/>
          <w:noProof/>
          <w:kern w:val="0"/>
        </w:rPr>
        <w:t>Zhang Y, Chen W, Smith SL, Riseborough DW, Cihlar J</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Soil temperature in Canada during the twentieth century: Complex responses to atmospheric climate change. </w:t>
      </w:r>
      <w:r w:rsidRPr="00D4696E">
        <w:rPr>
          <w:rFonts w:ascii="Calibri" w:hAnsi="Calibri" w:cs="Calibri"/>
          <w:i/>
          <w:iCs/>
          <w:noProof/>
          <w:kern w:val="0"/>
        </w:rPr>
        <w:t>Journal of Geophysical Research D: Atmospheres</w:t>
      </w:r>
      <w:r w:rsidRPr="00D4696E">
        <w:rPr>
          <w:rFonts w:ascii="Calibri" w:hAnsi="Calibri" w:cs="Calibri"/>
          <w:noProof/>
          <w:kern w:val="0"/>
        </w:rPr>
        <w:t xml:space="preserve"> </w:t>
      </w:r>
      <w:r w:rsidRPr="00D4696E">
        <w:rPr>
          <w:rFonts w:ascii="Calibri" w:hAnsi="Calibri" w:cs="Calibri"/>
          <w:b/>
          <w:bCs/>
          <w:noProof/>
          <w:kern w:val="0"/>
        </w:rPr>
        <w:t>110</w:t>
      </w:r>
      <w:r w:rsidRPr="00D4696E">
        <w:rPr>
          <w:rFonts w:ascii="Calibri" w:hAnsi="Calibri" w:cs="Calibri"/>
          <w:noProof/>
          <w:kern w:val="0"/>
        </w:rPr>
        <w:t>: 1–15.</w:t>
      </w:r>
    </w:p>
    <w:p w14:paraId="179F18CC" w14:textId="7D8A6B21" w:rsidR="006D677B" w:rsidRPr="001C05B8" w:rsidRDefault="001C05B8" w:rsidP="00DE3A6A">
      <w:pPr>
        <w:pStyle w:val="Ttulo2"/>
        <w:rPr>
          <w:lang w:val="en-GB"/>
        </w:rPr>
      </w:pPr>
      <w:r>
        <w:rPr>
          <w:lang w:val="en-GB"/>
        </w:rPr>
        <w:fldChar w:fldCharType="end"/>
      </w:r>
    </w:p>
    <w:sectPr w:rsidR="006D677B" w:rsidRPr="001C05B8" w:rsidSect="00707F53">
      <w:footerReference w:type="default" r:id="rId17"/>
      <w:pgSz w:w="11906" w:h="16838" w:code="9"/>
      <w:pgMar w:top="1417" w:right="1701" w:bottom="1417" w:left="1701"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EF08D3" w16cid:durableId="69EF08D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554A4" w14:textId="77777777" w:rsidR="00865D0A" w:rsidRDefault="00865D0A" w:rsidP="009F15AF">
      <w:pPr>
        <w:spacing w:after="0" w:line="240" w:lineRule="auto"/>
      </w:pPr>
      <w:r>
        <w:separator/>
      </w:r>
    </w:p>
  </w:endnote>
  <w:endnote w:type="continuationSeparator" w:id="0">
    <w:p w14:paraId="5E00CD29" w14:textId="77777777" w:rsidR="00865D0A" w:rsidRDefault="00865D0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819848"/>
      <w:docPartObj>
        <w:docPartGallery w:val="Page Numbers (Bottom of Page)"/>
        <w:docPartUnique/>
      </w:docPartObj>
    </w:sdtPr>
    <w:sdtContent>
      <w:p w14:paraId="78859386" w14:textId="24C81F85" w:rsidR="00EC2795" w:rsidRDefault="00EC2795">
        <w:pPr>
          <w:pStyle w:val="Piedepgina"/>
        </w:pPr>
        <w:r>
          <w:fldChar w:fldCharType="begin"/>
        </w:r>
        <w:r>
          <w:instrText>PAGE   \* MERGEFORMAT</w:instrText>
        </w:r>
        <w:r>
          <w:fldChar w:fldCharType="separate"/>
        </w:r>
        <w:r w:rsidR="00CE036A" w:rsidRPr="00CE036A">
          <w:rPr>
            <w:noProof/>
            <w:lang w:val="es-ES"/>
          </w:rPr>
          <w:t>20</w:t>
        </w:r>
        <w:r>
          <w:fldChar w:fldCharType="end"/>
        </w:r>
      </w:p>
    </w:sdtContent>
  </w:sdt>
  <w:p w14:paraId="29824976" w14:textId="77777777" w:rsidR="00EC2795" w:rsidRDefault="00EC279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7A6600" w14:textId="77777777" w:rsidR="00865D0A" w:rsidRDefault="00865D0A" w:rsidP="009F15AF">
      <w:pPr>
        <w:spacing w:after="0" w:line="240" w:lineRule="auto"/>
      </w:pPr>
      <w:r>
        <w:separator/>
      </w:r>
    </w:p>
  </w:footnote>
  <w:footnote w:type="continuationSeparator" w:id="0">
    <w:p w14:paraId="26936187" w14:textId="77777777" w:rsidR="00865D0A" w:rsidRDefault="00865D0A" w:rsidP="009F15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B1145B8"/>
    <w:multiLevelType w:val="hybridMultilevel"/>
    <w:tmpl w:val="C6A0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3"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9"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9"/>
  </w:num>
  <w:num w:numId="4">
    <w:abstractNumId w:val="12"/>
  </w:num>
  <w:num w:numId="5">
    <w:abstractNumId w:val="11"/>
  </w:num>
  <w:num w:numId="6">
    <w:abstractNumId w:val="15"/>
  </w:num>
  <w:num w:numId="7">
    <w:abstractNumId w:val="10"/>
  </w:num>
  <w:num w:numId="8">
    <w:abstractNumId w:val="4"/>
  </w:num>
  <w:num w:numId="9">
    <w:abstractNumId w:val="18"/>
  </w:num>
  <w:num w:numId="10">
    <w:abstractNumId w:val="22"/>
  </w:num>
  <w:num w:numId="11">
    <w:abstractNumId w:val="1"/>
  </w:num>
  <w:num w:numId="12">
    <w:abstractNumId w:val="14"/>
  </w:num>
  <w:num w:numId="13">
    <w:abstractNumId w:val="20"/>
  </w:num>
  <w:num w:numId="14">
    <w:abstractNumId w:val="13"/>
  </w:num>
  <w:num w:numId="15">
    <w:abstractNumId w:val="16"/>
  </w:num>
  <w:num w:numId="16">
    <w:abstractNumId w:val="6"/>
  </w:num>
  <w:num w:numId="17">
    <w:abstractNumId w:val="0"/>
  </w:num>
  <w:num w:numId="18">
    <w:abstractNumId w:val="3"/>
  </w:num>
  <w:num w:numId="19">
    <w:abstractNumId w:val="7"/>
  </w:num>
  <w:num w:numId="20">
    <w:abstractNumId w:val="21"/>
  </w:num>
  <w:num w:numId="21">
    <w:abstractNumId w:val="2"/>
  </w:num>
  <w:num w:numId="22">
    <w:abstractNumId w:val="17"/>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67C5"/>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7A1"/>
    <w:rsid w:val="000378B6"/>
    <w:rsid w:val="0004092F"/>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66780"/>
    <w:rsid w:val="00070377"/>
    <w:rsid w:val="00070EC1"/>
    <w:rsid w:val="00071302"/>
    <w:rsid w:val="0007145E"/>
    <w:rsid w:val="00072EC0"/>
    <w:rsid w:val="000730AA"/>
    <w:rsid w:val="000734C9"/>
    <w:rsid w:val="00074AC7"/>
    <w:rsid w:val="00074EB5"/>
    <w:rsid w:val="000751BE"/>
    <w:rsid w:val="000754DD"/>
    <w:rsid w:val="00076368"/>
    <w:rsid w:val="00076AA1"/>
    <w:rsid w:val="00076F2B"/>
    <w:rsid w:val="000770F8"/>
    <w:rsid w:val="00077447"/>
    <w:rsid w:val="000801D3"/>
    <w:rsid w:val="0008195E"/>
    <w:rsid w:val="00082221"/>
    <w:rsid w:val="000823CB"/>
    <w:rsid w:val="00083440"/>
    <w:rsid w:val="0008442F"/>
    <w:rsid w:val="0008457F"/>
    <w:rsid w:val="0008526B"/>
    <w:rsid w:val="000854B5"/>
    <w:rsid w:val="00085AD5"/>
    <w:rsid w:val="0008608B"/>
    <w:rsid w:val="000873C2"/>
    <w:rsid w:val="00087465"/>
    <w:rsid w:val="00090770"/>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1B8B"/>
    <w:rsid w:val="000A285A"/>
    <w:rsid w:val="000A32B3"/>
    <w:rsid w:val="000A36C0"/>
    <w:rsid w:val="000A434B"/>
    <w:rsid w:val="000A5168"/>
    <w:rsid w:val="000A628A"/>
    <w:rsid w:val="000A650D"/>
    <w:rsid w:val="000A6595"/>
    <w:rsid w:val="000A6A04"/>
    <w:rsid w:val="000A7224"/>
    <w:rsid w:val="000A7421"/>
    <w:rsid w:val="000A7F6D"/>
    <w:rsid w:val="000B0C2A"/>
    <w:rsid w:val="000B0DD7"/>
    <w:rsid w:val="000B25DD"/>
    <w:rsid w:val="000B342B"/>
    <w:rsid w:val="000B4B20"/>
    <w:rsid w:val="000B4EE6"/>
    <w:rsid w:val="000B505E"/>
    <w:rsid w:val="000B6E5D"/>
    <w:rsid w:val="000B716A"/>
    <w:rsid w:val="000B7961"/>
    <w:rsid w:val="000C147C"/>
    <w:rsid w:val="000C16C5"/>
    <w:rsid w:val="000C19F1"/>
    <w:rsid w:val="000C3736"/>
    <w:rsid w:val="000C4AFF"/>
    <w:rsid w:val="000C4F33"/>
    <w:rsid w:val="000C56A3"/>
    <w:rsid w:val="000C6B85"/>
    <w:rsid w:val="000C6BA8"/>
    <w:rsid w:val="000C7C06"/>
    <w:rsid w:val="000C7F16"/>
    <w:rsid w:val="000D01B4"/>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5A0"/>
    <w:rsid w:val="000E1748"/>
    <w:rsid w:val="000E3A82"/>
    <w:rsid w:val="000E3B4E"/>
    <w:rsid w:val="000E4CC2"/>
    <w:rsid w:val="000E51A4"/>
    <w:rsid w:val="000E5850"/>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0F7BEA"/>
    <w:rsid w:val="001002A7"/>
    <w:rsid w:val="00100D17"/>
    <w:rsid w:val="001017F1"/>
    <w:rsid w:val="0010264D"/>
    <w:rsid w:val="00102F5C"/>
    <w:rsid w:val="00103868"/>
    <w:rsid w:val="001049BE"/>
    <w:rsid w:val="001055E3"/>
    <w:rsid w:val="00105655"/>
    <w:rsid w:val="001059C7"/>
    <w:rsid w:val="00105A03"/>
    <w:rsid w:val="00105ACE"/>
    <w:rsid w:val="0010674F"/>
    <w:rsid w:val="0010697E"/>
    <w:rsid w:val="00106A83"/>
    <w:rsid w:val="0010713C"/>
    <w:rsid w:val="001079F6"/>
    <w:rsid w:val="00107B5C"/>
    <w:rsid w:val="00110666"/>
    <w:rsid w:val="001108EB"/>
    <w:rsid w:val="00110926"/>
    <w:rsid w:val="00111C0A"/>
    <w:rsid w:val="00111FCC"/>
    <w:rsid w:val="00112358"/>
    <w:rsid w:val="0011274A"/>
    <w:rsid w:val="0011284C"/>
    <w:rsid w:val="00112E13"/>
    <w:rsid w:val="00112FC7"/>
    <w:rsid w:val="00113606"/>
    <w:rsid w:val="00113A8D"/>
    <w:rsid w:val="00113B07"/>
    <w:rsid w:val="00114690"/>
    <w:rsid w:val="0011498C"/>
    <w:rsid w:val="001155CF"/>
    <w:rsid w:val="001159CB"/>
    <w:rsid w:val="00115D95"/>
    <w:rsid w:val="001163D1"/>
    <w:rsid w:val="001165EF"/>
    <w:rsid w:val="00117A57"/>
    <w:rsid w:val="0012160F"/>
    <w:rsid w:val="001223AE"/>
    <w:rsid w:val="00125B7E"/>
    <w:rsid w:val="00125DAC"/>
    <w:rsid w:val="0012661B"/>
    <w:rsid w:val="0012773F"/>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0212"/>
    <w:rsid w:val="00151CC1"/>
    <w:rsid w:val="001527C4"/>
    <w:rsid w:val="00152857"/>
    <w:rsid w:val="0015384B"/>
    <w:rsid w:val="0015388F"/>
    <w:rsid w:val="00153C28"/>
    <w:rsid w:val="00153FE3"/>
    <w:rsid w:val="00156965"/>
    <w:rsid w:val="00156F29"/>
    <w:rsid w:val="0015701E"/>
    <w:rsid w:val="00157280"/>
    <w:rsid w:val="00157F4F"/>
    <w:rsid w:val="00160F9C"/>
    <w:rsid w:val="00161046"/>
    <w:rsid w:val="00162184"/>
    <w:rsid w:val="00162967"/>
    <w:rsid w:val="00162B04"/>
    <w:rsid w:val="00162EC0"/>
    <w:rsid w:val="001634B8"/>
    <w:rsid w:val="00163571"/>
    <w:rsid w:val="00163B2A"/>
    <w:rsid w:val="00163DC4"/>
    <w:rsid w:val="00163F2C"/>
    <w:rsid w:val="00164674"/>
    <w:rsid w:val="00165466"/>
    <w:rsid w:val="001663DA"/>
    <w:rsid w:val="001670A8"/>
    <w:rsid w:val="001671FE"/>
    <w:rsid w:val="0017024C"/>
    <w:rsid w:val="00170928"/>
    <w:rsid w:val="00170B4C"/>
    <w:rsid w:val="00170F8F"/>
    <w:rsid w:val="00170FBE"/>
    <w:rsid w:val="00171D9D"/>
    <w:rsid w:val="00172749"/>
    <w:rsid w:val="00174084"/>
    <w:rsid w:val="00175197"/>
    <w:rsid w:val="001758A0"/>
    <w:rsid w:val="00175B5D"/>
    <w:rsid w:val="00175B69"/>
    <w:rsid w:val="00175F61"/>
    <w:rsid w:val="00176BA4"/>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5308"/>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4B2"/>
    <w:rsid w:val="001A5B8E"/>
    <w:rsid w:val="001A6B0F"/>
    <w:rsid w:val="001A70C0"/>
    <w:rsid w:val="001A7596"/>
    <w:rsid w:val="001A7599"/>
    <w:rsid w:val="001B04EF"/>
    <w:rsid w:val="001B0596"/>
    <w:rsid w:val="001B05B7"/>
    <w:rsid w:val="001B0670"/>
    <w:rsid w:val="001B1F5D"/>
    <w:rsid w:val="001B247F"/>
    <w:rsid w:val="001B24A0"/>
    <w:rsid w:val="001B2AD0"/>
    <w:rsid w:val="001B4642"/>
    <w:rsid w:val="001B4F2E"/>
    <w:rsid w:val="001B4FA1"/>
    <w:rsid w:val="001B5A56"/>
    <w:rsid w:val="001B7A91"/>
    <w:rsid w:val="001C0435"/>
    <w:rsid w:val="001C057E"/>
    <w:rsid w:val="001C05B8"/>
    <w:rsid w:val="001C05BD"/>
    <w:rsid w:val="001C0AC2"/>
    <w:rsid w:val="001C193F"/>
    <w:rsid w:val="001C1A72"/>
    <w:rsid w:val="001C1B31"/>
    <w:rsid w:val="001C45D4"/>
    <w:rsid w:val="001C5BE3"/>
    <w:rsid w:val="001C5DAE"/>
    <w:rsid w:val="001C63FF"/>
    <w:rsid w:val="001C6BE0"/>
    <w:rsid w:val="001D0465"/>
    <w:rsid w:val="001D181F"/>
    <w:rsid w:val="001D2575"/>
    <w:rsid w:val="001D3232"/>
    <w:rsid w:val="001D4B0E"/>
    <w:rsid w:val="001D5BF9"/>
    <w:rsid w:val="001D7072"/>
    <w:rsid w:val="001D70E1"/>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60E"/>
    <w:rsid w:val="001F0EEE"/>
    <w:rsid w:val="001F0F5C"/>
    <w:rsid w:val="001F1A5F"/>
    <w:rsid w:val="001F280F"/>
    <w:rsid w:val="001F2C1B"/>
    <w:rsid w:val="001F2F6B"/>
    <w:rsid w:val="001F31B8"/>
    <w:rsid w:val="001F31EF"/>
    <w:rsid w:val="001F367D"/>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608"/>
    <w:rsid w:val="00213A80"/>
    <w:rsid w:val="00213DDF"/>
    <w:rsid w:val="002145BC"/>
    <w:rsid w:val="00215EB4"/>
    <w:rsid w:val="00216EED"/>
    <w:rsid w:val="00220092"/>
    <w:rsid w:val="00220417"/>
    <w:rsid w:val="00221403"/>
    <w:rsid w:val="0022178A"/>
    <w:rsid w:val="00222C3B"/>
    <w:rsid w:val="00224795"/>
    <w:rsid w:val="00224F01"/>
    <w:rsid w:val="00225125"/>
    <w:rsid w:val="00226833"/>
    <w:rsid w:val="00226A40"/>
    <w:rsid w:val="00227A56"/>
    <w:rsid w:val="00227D27"/>
    <w:rsid w:val="00227E0D"/>
    <w:rsid w:val="00227E92"/>
    <w:rsid w:val="00230180"/>
    <w:rsid w:val="002305BE"/>
    <w:rsid w:val="0023104E"/>
    <w:rsid w:val="0023185B"/>
    <w:rsid w:val="00231F1D"/>
    <w:rsid w:val="00231FE3"/>
    <w:rsid w:val="002327EE"/>
    <w:rsid w:val="00232959"/>
    <w:rsid w:val="00232CC1"/>
    <w:rsid w:val="00233044"/>
    <w:rsid w:val="002332A4"/>
    <w:rsid w:val="00233D17"/>
    <w:rsid w:val="002349CB"/>
    <w:rsid w:val="002352E8"/>
    <w:rsid w:val="002355FF"/>
    <w:rsid w:val="00235C6B"/>
    <w:rsid w:val="002367ED"/>
    <w:rsid w:val="00240516"/>
    <w:rsid w:val="002407A0"/>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7A2"/>
    <w:rsid w:val="00255938"/>
    <w:rsid w:val="00255B39"/>
    <w:rsid w:val="00255BE6"/>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2BF2"/>
    <w:rsid w:val="00273142"/>
    <w:rsid w:val="0027335C"/>
    <w:rsid w:val="0027416E"/>
    <w:rsid w:val="0027424C"/>
    <w:rsid w:val="00275957"/>
    <w:rsid w:val="002761CE"/>
    <w:rsid w:val="002769E0"/>
    <w:rsid w:val="00276F7E"/>
    <w:rsid w:val="00277137"/>
    <w:rsid w:val="0027754D"/>
    <w:rsid w:val="00281456"/>
    <w:rsid w:val="00281A0A"/>
    <w:rsid w:val="00281DE0"/>
    <w:rsid w:val="002824A7"/>
    <w:rsid w:val="00282736"/>
    <w:rsid w:val="00283EC3"/>
    <w:rsid w:val="002843FE"/>
    <w:rsid w:val="002875DA"/>
    <w:rsid w:val="0029009A"/>
    <w:rsid w:val="002906BF"/>
    <w:rsid w:val="00290AD8"/>
    <w:rsid w:val="00290B6C"/>
    <w:rsid w:val="002910FE"/>
    <w:rsid w:val="0029184A"/>
    <w:rsid w:val="002918FC"/>
    <w:rsid w:val="00293700"/>
    <w:rsid w:val="002938C5"/>
    <w:rsid w:val="00293CFD"/>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354"/>
    <w:rsid w:val="002A443B"/>
    <w:rsid w:val="002A5299"/>
    <w:rsid w:val="002A5D5C"/>
    <w:rsid w:val="002A6051"/>
    <w:rsid w:val="002A6B71"/>
    <w:rsid w:val="002A6BAF"/>
    <w:rsid w:val="002A7C2F"/>
    <w:rsid w:val="002B0707"/>
    <w:rsid w:val="002B1569"/>
    <w:rsid w:val="002B1A56"/>
    <w:rsid w:val="002B1E55"/>
    <w:rsid w:val="002B1FE2"/>
    <w:rsid w:val="002B293D"/>
    <w:rsid w:val="002B2E3A"/>
    <w:rsid w:val="002B3B0E"/>
    <w:rsid w:val="002B3D10"/>
    <w:rsid w:val="002B3FCD"/>
    <w:rsid w:val="002B43EE"/>
    <w:rsid w:val="002B4499"/>
    <w:rsid w:val="002B49B3"/>
    <w:rsid w:val="002B4B7A"/>
    <w:rsid w:val="002B5F40"/>
    <w:rsid w:val="002B6FAA"/>
    <w:rsid w:val="002C0F94"/>
    <w:rsid w:val="002C1933"/>
    <w:rsid w:val="002C1A5E"/>
    <w:rsid w:val="002C2188"/>
    <w:rsid w:val="002C2436"/>
    <w:rsid w:val="002C25C0"/>
    <w:rsid w:val="002C3EE0"/>
    <w:rsid w:val="002C4A56"/>
    <w:rsid w:val="002C5A87"/>
    <w:rsid w:val="002C60B0"/>
    <w:rsid w:val="002C697F"/>
    <w:rsid w:val="002C7456"/>
    <w:rsid w:val="002D04CB"/>
    <w:rsid w:val="002D2A44"/>
    <w:rsid w:val="002D2E0E"/>
    <w:rsid w:val="002D2E89"/>
    <w:rsid w:val="002D3A9F"/>
    <w:rsid w:val="002D4175"/>
    <w:rsid w:val="002D6318"/>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28B"/>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07A3"/>
    <w:rsid w:val="00301AEC"/>
    <w:rsid w:val="00302C28"/>
    <w:rsid w:val="003035E0"/>
    <w:rsid w:val="00303F2B"/>
    <w:rsid w:val="00304167"/>
    <w:rsid w:val="00304CDE"/>
    <w:rsid w:val="00305328"/>
    <w:rsid w:val="00307078"/>
    <w:rsid w:val="0030794B"/>
    <w:rsid w:val="003109AD"/>
    <w:rsid w:val="00311916"/>
    <w:rsid w:val="00311CAF"/>
    <w:rsid w:val="00312290"/>
    <w:rsid w:val="00312A8A"/>
    <w:rsid w:val="00312E3C"/>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5B7"/>
    <w:rsid w:val="00322CFF"/>
    <w:rsid w:val="00323F2A"/>
    <w:rsid w:val="00323FA9"/>
    <w:rsid w:val="003267BC"/>
    <w:rsid w:val="00327203"/>
    <w:rsid w:val="003275E5"/>
    <w:rsid w:val="00327723"/>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0F2A"/>
    <w:rsid w:val="00342E98"/>
    <w:rsid w:val="00342F5A"/>
    <w:rsid w:val="003441CB"/>
    <w:rsid w:val="00344628"/>
    <w:rsid w:val="003450F9"/>
    <w:rsid w:val="00345A75"/>
    <w:rsid w:val="00345A86"/>
    <w:rsid w:val="00346085"/>
    <w:rsid w:val="00346AF0"/>
    <w:rsid w:val="00347334"/>
    <w:rsid w:val="00351256"/>
    <w:rsid w:val="00352702"/>
    <w:rsid w:val="003529C2"/>
    <w:rsid w:val="00353891"/>
    <w:rsid w:val="003538BD"/>
    <w:rsid w:val="00353CC3"/>
    <w:rsid w:val="00354287"/>
    <w:rsid w:val="003546D0"/>
    <w:rsid w:val="00354B1F"/>
    <w:rsid w:val="00354BD3"/>
    <w:rsid w:val="003550E3"/>
    <w:rsid w:val="0035521B"/>
    <w:rsid w:val="00355295"/>
    <w:rsid w:val="00355446"/>
    <w:rsid w:val="00355A9E"/>
    <w:rsid w:val="00355FD3"/>
    <w:rsid w:val="00356520"/>
    <w:rsid w:val="003573B7"/>
    <w:rsid w:val="003603D5"/>
    <w:rsid w:val="003604ED"/>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603"/>
    <w:rsid w:val="00370D3F"/>
    <w:rsid w:val="00371FE2"/>
    <w:rsid w:val="0037236C"/>
    <w:rsid w:val="003725AF"/>
    <w:rsid w:val="00372604"/>
    <w:rsid w:val="00372694"/>
    <w:rsid w:val="00373890"/>
    <w:rsid w:val="0037403E"/>
    <w:rsid w:val="00374DED"/>
    <w:rsid w:val="00374FC1"/>
    <w:rsid w:val="0037545F"/>
    <w:rsid w:val="00375DCD"/>
    <w:rsid w:val="003760D5"/>
    <w:rsid w:val="00376237"/>
    <w:rsid w:val="00376310"/>
    <w:rsid w:val="00376C6E"/>
    <w:rsid w:val="0037787A"/>
    <w:rsid w:val="00380676"/>
    <w:rsid w:val="0038085D"/>
    <w:rsid w:val="003815EB"/>
    <w:rsid w:val="003817E3"/>
    <w:rsid w:val="00381A3B"/>
    <w:rsid w:val="00382E04"/>
    <w:rsid w:val="003834AB"/>
    <w:rsid w:val="00383D1C"/>
    <w:rsid w:val="003843DD"/>
    <w:rsid w:val="00384E1B"/>
    <w:rsid w:val="00384F92"/>
    <w:rsid w:val="003857E4"/>
    <w:rsid w:val="00385DD0"/>
    <w:rsid w:val="003879FE"/>
    <w:rsid w:val="00390C1D"/>
    <w:rsid w:val="00390F7D"/>
    <w:rsid w:val="003910A7"/>
    <w:rsid w:val="003930D1"/>
    <w:rsid w:val="00393B96"/>
    <w:rsid w:val="00393DA5"/>
    <w:rsid w:val="00395582"/>
    <w:rsid w:val="00395BAC"/>
    <w:rsid w:val="00395C65"/>
    <w:rsid w:val="003961F3"/>
    <w:rsid w:val="003967DB"/>
    <w:rsid w:val="00396D84"/>
    <w:rsid w:val="00396F0A"/>
    <w:rsid w:val="0039725B"/>
    <w:rsid w:val="003A20BC"/>
    <w:rsid w:val="003A22BB"/>
    <w:rsid w:val="003A2D07"/>
    <w:rsid w:val="003A2D91"/>
    <w:rsid w:val="003A326B"/>
    <w:rsid w:val="003A3365"/>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74D"/>
    <w:rsid w:val="003C29F2"/>
    <w:rsid w:val="003C327E"/>
    <w:rsid w:val="003C3507"/>
    <w:rsid w:val="003C4539"/>
    <w:rsid w:val="003C5298"/>
    <w:rsid w:val="003C570E"/>
    <w:rsid w:val="003C6727"/>
    <w:rsid w:val="003C6946"/>
    <w:rsid w:val="003C6E1B"/>
    <w:rsid w:val="003C742B"/>
    <w:rsid w:val="003C7EF7"/>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044"/>
    <w:rsid w:val="003E35D7"/>
    <w:rsid w:val="003E4264"/>
    <w:rsid w:val="003E4C89"/>
    <w:rsid w:val="003E4FF9"/>
    <w:rsid w:val="003E58C1"/>
    <w:rsid w:val="003E5BF9"/>
    <w:rsid w:val="003E607A"/>
    <w:rsid w:val="003E6D8D"/>
    <w:rsid w:val="003E74FA"/>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381C"/>
    <w:rsid w:val="004042B4"/>
    <w:rsid w:val="0040470A"/>
    <w:rsid w:val="0040487A"/>
    <w:rsid w:val="00404D79"/>
    <w:rsid w:val="00404FA9"/>
    <w:rsid w:val="0040743A"/>
    <w:rsid w:val="00407B1F"/>
    <w:rsid w:val="0041032E"/>
    <w:rsid w:val="00412AF8"/>
    <w:rsid w:val="00414D3C"/>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3A45"/>
    <w:rsid w:val="0042436F"/>
    <w:rsid w:val="00424F83"/>
    <w:rsid w:val="0042609F"/>
    <w:rsid w:val="0042625B"/>
    <w:rsid w:val="00426EAE"/>
    <w:rsid w:val="00426FA0"/>
    <w:rsid w:val="0042724C"/>
    <w:rsid w:val="0042798E"/>
    <w:rsid w:val="00427A1E"/>
    <w:rsid w:val="00427E37"/>
    <w:rsid w:val="00427ED6"/>
    <w:rsid w:val="00430A8C"/>
    <w:rsid w:val="00431CC4"/>
    <w:rsid w:val="004321A5"/>
    <w:rsid w:val="0043223B"/>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2C57"/>
    <w:rsid w:val="00442C6B"/>
    <w:rsid w:val="00443267"/>
    <w:rsid w:val="004432AC"/>
    <w:rsid w:val="00443597"/>
    <w:rsid w:val="00443ED0"/>
    <w:rsid w:val="00444A30"/>
    <w:rsid w:val="00446790"/>
    <w:rsid w:val="004506CA"/>
    <w:rsid w:val="00451B48"/>
    <w:rsid w:val="00452475"/>
    <w:rsid w:val="004525A8"/>
    <w:rsid w:val="004538F7"/>
    <w:rsid w:val="00453D38"/>
    <w:rsid w:val="00454A3F"/>
    <w:rsid w:val="00454EA3"/>
    <w:rsid w:val="004564B2"/>
    <w:rsid w:val="004564E5"/>
    <w:rsid w:val="0045686E"/>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40FD"/>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D42"/>
    <w:rsid w:val="004A0F57"/>
    <w:rsid w:val="004A21AE"/>
    <w:rsid w:val="004A28CB"/>
    <w:rsid w:val="004A2926"/>
    <w:rsid w:val="004A2F85"/>
    <w:rsid w:val="004A4249"/>
    <w:rsid w:val="004A507B"/>
    <w:rsid w:val="004A5A6A"/>
    <w:rsid w:val="004A6BF6"/>
    <w:rsid w:val="004A720B"/>
    <w:rsid w:val="004A72D0"/>
    <w:rsid w:val="004A7504"/>
    <w:rsid w:val="004B0337"/>
    <w:rsid w:val="004B0FFB"/>
    <w:rsid w:val="004B134B"/>
    <w:rsid w:val="004B1AA1"/>
    <w:rsid w:val="004B1CFC"/>
    <w:rsid w:val="004B2202"/>
    <w:rsid w:val="004B45A5"/>
    <w:rsid w:val="004B5F89"/>
    <w:rsid w:val="004B5F99"/>
    <w:rsid w:val="004B6930"/>
    <w:rsid w:val="004B7F59"/>
    <w:rsid w:val="004C1D0A"/>
    <w:rsid w:val="004C2629"/>
    <w:rsid w:val="004C275C"/>
    <w:rsid w:val="004C4549"/>
    <w:rsid w:val="004C5675"/>
    <w:rsid w:val="004C578C"/>
    <w:rsid w:val="004C601F"/>
    <w:rsid w:val="004C7FA9"/>
    <w:rsid w:val="004D0356"/>
    <w:rsid w:val="004D077F"/>
    <w:rsid w:val="004D07CF"/>
    <w:rsid w:val="004D0A50"/>
    <w:rsid w:val="004D16AF"/>
    <w:rsid w:val="004D1C10"/>
    <w:rsid w:val="004D27FE"/>
    <w:rsid w:val="004D3522"/>
    <w:rsid w:val="004D6D1C"/>
    <w:rsid w:val="004D7511"/>
    <w:rsid w:val="004E0E63"/>
    <w:rsid w:val="004E151E"/>
    <w:rsid w:val="004E2990"/>
    <w:rsid w:val="004E2C01"/>
    <w:rsid w:val="004E3D5C"/>
    <w:rsid w:val="004E47FE"/>
    <w:rsid w:val="004E5900"/>
    <w:rsid w:val="004E5F1F"/>
    <w:rsid w:val="004E6488"/>
    <w:rsid w:val="004E6556"/>
    <w:rsid w:val="004E69C8"/>
    <w:rsid w:val="004E6B11"/>
    <w:rsid w:val="004E7357"/>
    <w:rsid w:val="004E778F"/>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29"/>
    <w:rsid w:val="00505BCD"/>
    <w:rsid w:val="00505D5A"/>
    <w:rsid w:val="00505F40"/>
    <w:rsid w:val="0050677C"/>
    <w:rsid w:val="00506DAA"/>
    <w:rsid w:val="00506EF6"/>
    <w:rsid w:val="00511AC7"/>
    <w:rsid w:val="00512A26"/>
    <w:rsid w:val="00513F46"/>
    <w:rsid w:val="00514517"/>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5871"/>
    <w:rsid w:val="00525FFB"/>
    <w:rsid w:val="00526F62"/>
    <w:rsid w:val="005277DB"/>
    <w:rsid w:val="00531865"/>
    <w:rsid w:val="005321D2"/>
    <w:rsid w:val="00533E67"/>
    <w:rsid w:val="005342F3"/>
    <w:rsid w:val="005347B3"/>
    <w:rsid w:val="00534C18"/>
    <w:rsid w:val="00534D4C"/>
    <w:rsid w:val="00535230"/>
    <w:rsid w:val="005354A0"/>
    <w:rsid w:val="00535C13"/>
    <w:rsid w:val="005366B5"/>
    <w:rsid w:val="005406C1"/>
    <w:rsid w:val="00540CBD"/>
    <w:rsid w:val="00540E04"/>
    <w:rsid w:val="005411D6"/>
    <w:rsid w:val="005418C2"/>
    <w:rsid w:val="00542766"/>
    <w:rsid w:val="00543B8E"/>
    <w:rsid w:val="00543F0C"/>
    <w:rsid w:val="00543F92"/>
    <w:rsid w:val="005441D4"/>
    <w:rsid w:val="00544286"/>
    <w:rsid w:val="00544439"/>
    <w:rsid w:val="0054447A"/>
    <w:rsid w:val="00544F12"/>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497"/>
    <w:rsid w:val="005674C9"/>
    <w:rsid w:val="005675DC"/>
    <w:rsid w:val="00567C77"/>
    <w:rsid w:val="00570633"/>
    <w:rsid w:val="00570C70"/>
    <w:rsid w:val="0057124D"/>
    <w:rsid w:val="0057161A"/>
    <w:rsid w:val="00572DB4"/>
    <w:rsid w:val="005733F8"/>
    <w:rsid w:val="00573510"/>
    <w:rsid w:val="00573981"/>
    <w:rsid w:val="0057469D"/>
    <w:rsid w:val="00574920"/>
    <w:rsid w:val="00575ABA"/>
    <w:rsid w:val="005769FA"/>
    <w:rsid w:val="00576D95"/>
    <w:rsid w:val="005770E8"/>
    <w:rsid w:val="00577122"/>
    <w:rsid w:val="0058045B"/>
    <w:rsid w:val="005809D4"/>
    <w:rsid w:val="00580A24"/>
    <w:rsid w:val="00582A25"/>
    <w:rsid w:val="00582C27"/>
    <w:rsid w:val="005834AE"/>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3962"/>
    <w:rsid w:val="005A4013"/>
    <w:rsid w:val="005A4F7D"/>
    <w:rsid w:val="005A5A7F"/>
    <w:rsid w:val="005A6431"/>
    <w:rsid w:val="005A666E"/>
    <w:rsid w:val="005A6706"/>
    <w:rsid w:val="005A6AD8"/>
    <w:rsid w:val="005B0014"/>
    <w:rsid w:val="005B1A31"/>
    <w:rsid w:val="005B1AF0"/>
    <w:rsid w:val="005B1EB4"/>
    <w:rsid w:val="005B2875"/>
    <w:rsid w:val="005B34AE"/>
    <w:rsid w:val="005B38F1"/>
    <w:rsid w:val="005B730D"/>
    <w:rsid w:val="005B75B4"/>
    <w:rsid w:val="005B7E6E"/>
    <w:rsid w:val="005C06C4"/>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4245"/>
    <w:rsid w:val="005D42C8"/>
    <w:rsid w:val="005D526C"/>
    <w:rsid w:val="005D6707"/>
    <w:rsid w:val="005D6BB0"/>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CFA"/>
    <w:rsid w:val="00602E33"/>
    <w:rsid w:val="00603156"/>
    <w:rsid w:val="00603BAF"/>
    <w:rsid w:val="006040AF"/>
    <w:rsid w:val="006042A5"/>
    <w:rsid w:val="006050A3"/>
    <w:rsid w:val="00605C3E"/>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658"/>
    <w:rsid w:val="00626E26"/>
    <w:rsid w:val="006303A2"/>
    <w:rsid w:val="0063062E"/>
    <w:rsid w:val="00630863"/>
    <w:rsid w:val="00630BFE"/>
    <w:rsid w:val="00630F6E"/>
    <w:rsid w:val="00631351"/>
    <w:rsid w:val="0063177A"/>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4360"/>
    <w:rsid w:val="0064441B"/>
    <w:rsid w:val="0064448B"/>
    <w:rsid w:val="00645965"/>
    <w:rsid w:val="00645991"/>
    <w:rsid w:val="00646413"/>
    <w:rsid w:val="00646F26"/>
    <w:rsid w:val="00650634"/>
    <w:rsid w:val="00651164"/>
    <w:rsid w:val="0065143F"/>
    <w:rsid w:val="006515C9"/>
    <w:rsid w:val="00652243"/>
    <w:rsid w:val="00652C78"/>
    <w:rsid w:val="00654260"/>
    <w:rsid w:val="006542A6"/>
    <w:rsid w:val="00654BBC"/>
    <w:rsid w:val="00654DE9"/>
    <w:rsid w:val="006575EE"/>
    <w:rsid w:val="0066048A"/>
    <w:rsid w:val="00660511"/>
    <w:rsid w:val="00660E83"/>
    <w:rsid w:val="006620CD"/>
    <w:rsid w:val="00664C1C"/>
    <w:rsid w:val="00664C40"/>
    <w:rsid w:val="00665B3A"/>
    <w:rsid w:val="00666072"/>
    <w:rsid w:val="00666161"/>
    <w:rsid w:val="006661ED"/>
    <w:rsid w:val="006671E0"/>
    <w:rsid w:val="00667785"/>
    <w:rsid w:val="00667C07"/>
    <w:rsid w:val="00667C42"/>
    <w:rsid w:val="006705E2"/>
    <w:rsid w:val="00670F38"/>
    <w:rsid w:val="00671004"/>
    <w:rsid w:val="0067100E"/>
    <w:rsid w:val="006712EE"/>
    <w:rsid w:val="006719B9"/>
    <w:rsid w:val="00671CEF"/>
    <w:rsid w:val="00671E7C"/>
    <w:rsid w:val="006722D6"/>
    <w:rsid w:val="00672847"/>
    <w:rsid w:val="0067285C"/>
    <w:rsid w:val="00674BCB"/>
    <w:rsid w:val="006753CB"/>
    <w:rsid w:val="006754E8"/>
    <w:rsid w:val="0067572E"/>
    <w:rsid w:val="00676528"/>
    <w:rsid w:val="006775E8"/>
    <w:rsid w:val="006804EE"/>
    <w:rsid w:val="006806C0"/>
    <w:rsid w:val="00681ABE"/>
    <w:rsid w:val="00681B7D"/>
    <w:rsid w:val="006821FF"/>
    <w:rsid w:val="00682935"/>
    <w:rsid w:val="00682F58"/>
    <w:rsid w:val="006849AD"/>
    <w:rsid w:val="00685899"/>
    <w:rsid w:val="00685DF8"/>
    <w:rsid w:val="006866FB"/>
    <w:rsid w:val="00686942"/>
    <w:rsid w:val="006875F1"/>
    <w:rsid w:val="006876BF"/>
    <w:rsid w:val="00687A00"/>
    <w:rsid w:val="00690400"/>
    <w:rsid w:val="00690C6A"/>
    <w:rsid w:val="0069193B"/>
    <w:rsid w:val="00693034"/>
    <w:rsid w:val="006932C3"/>
    <w:rsid w:val="00693B74"/>
    <w:rsid w:val="00693B93"/>
    <w:rsid w:val="006945F8"/>
    <w:rsid w:val="00694D9C"/>
    <w:rsid w:val="00696EBB"/>
    <w:rsid w:val="006973E5"/>
    <w:rsid w:val="006976DE"/>
    <w:rsid w:val="00697906"/>
    <w:rsid w:val="00697D8D"/>
    <w:rsid w:val="006A0D8B"/>
    <w:rsid w:val="006A482F"/>
    <w:rsid w:val="006A5001"/>
    <w:rsid w:val="006A6CEE"/>
    <w:rsid w:val="006B12E9"/>
    <w:rsid w:val="006B1702"/>
    <w:rsid w:val="006B253F"/>
    <w:rsid w:val="006B2956"/>
    <w:rsid w:val="006B2B92"/>
    <w:rsid w:val="006B3343"/>
    <w:rsid w:val="006B493A"/>
    <w:rsid w:val="006B71D7"/>
    <w:rsid w:val="006C0449"/>
    <w:rsid w:val="006C0B29"/>
    <w:rsid w:val="006C0DCA"/>
    <w:rsid w:val="006C1388"/>
    <w:rsid w:val="006C1E29"/>
    <w:rsid w:val="006C2099"/>
    <w:rsid w:val="006C2A1D"/>
    <w:rsid w:val="006C2BF8"/>
    <w:rsid w:val="006C3412"/>
    <w:rsid w:val="006C3560"/>
    <w:rsid w:val="006C3CAF"/>
    <w:rsid w:val="006C3E52"/>
    <w:rsid w:val="006C3E65"/>
    <w:rsid w:val="006C46BB"/>
    <w:rsid w:val="006C48C2"/>
    <w:rsid w:val="006C4AA1"/>
    <w:rsid w:val="006C5146"/>
    <w:rsid w:val="006C59E2"/>
    <w:rsid w:val="006C7042"/>
    <w:rsid w:val="006C7219"/>
    <w:rsid w:val="006C75AF"/>
    <w:rsid w:val="006D0D9C"/>
    <w:rsid w:val="006D0E62"/>
    <w:rsid w:val="006D1146"/>
    <w:rsid w:val="006D3DC9"/>
    <w:rsid w:val="006D415D"/>
    <w:rsid w:val="006D4DA7"/>
    <w:rsid w:val="006D5290"/>
    <w:rsid w:val="006D58FB"/>
    <w:rsid w:val="006D632D"/>
    <w:rsid w:val="006D64EF"/>
    <w:rsid w:val="006D6543"/>
    <w:rsid w:val="006D677B"/>
    <w:rsid w:val="006D68A6"/>
    <w:rsid w:val="006D696F"/>
    <w:rsid w:val="006E009B"/>
    <w:rsid w:val="006E049B"/>
    <w:rsid w:val="006E13EF"/>
    <w:rsid w:val="006E3992"/>
    <w:rsid w:val="006E3D34"/>
    <w:rsid w:val="006E5712"/>
    <w:rsid w:val="006E6237"/>
    <w:rsid w:val="006E639C"/>
    <w:rsid w:val="006E710E"/>
    <w:rsid w:val="006E7390"/>
    <w:rsid w:val="006E751A"/>
    <w:rsid w:val="006E763A"/>
    <w:rsid w:val="006E778C"/>
    <w:rsid w:val="006E7D66"/>
    <w:rsid w:val="006F0DB2"/>
    <w:rsid w:val="006F15CA"/>
    <w:rsid w:val="006F2A74"/>
    <w:rsid w:val="006F37CD"/>
    <w:rsid w:val="006F3E97"/>
    <w:rsid w:val="006F581E"/>
    <w:rsid w:val="006F6131"/>
    <w:rsid w:val="006F69E8"/>
    <w:rsid w:val="0070005C"/>
    <w:rsid w:val="007017E3"/>
    <w:rsid w:val="00701FD9"/>
    <w:rsid w:val="00702DD1"/>
    <w:rsid w:val="007035C8"/>
    <w:rsid w:val="00703993"/>
    <w:rsid w:val="0070408F"/>
    <w:rsid w:val="0070451B"/>
    <w:rsid w:val="0070564D"/>
    <w:rsid w:val="00706E21"/>
    <w:rsid w:val="0070736C"/>
    <w:rsid w:val="007076E8"/>
    <w:rsid w:val="00707805"/>
    <w:rsid w:val="00707AB7"/>
    <w:rsid w:val="00707F53"/>
    <w:rsid w:val="00710408"/>
    <w:rsid w:val="00710448"/>
    <w:rsid w:val="00710B92"/>
    <w:rsid w:val="00710C56"/>
    <w:rsid w:val="00710E56"/>
    <w:rsid w:val="00710ECF"/>
    <w:rsid w:val="00711BF9"/>
    <w:rsid w:val="007123B5"/>
    <w:rsid w:val="00713160"/>
    <w:rsid w:val="00713485"/>
    <w:rsid w:val="00714D3C"/>
    <w:rsid w:val="00715491"/>
    <w:rsid w:val="00715B94"/>
    <w:rsid w:val="00715D29"/>
    <w:rsid w:val="00716607"/>
    <w:rsid w:val="00716E4C"/>
    <w:rsid w:val="00717539"/>
    <w:rsid w:val="007175C2"/>
    <w:rsid w:val="00720002"/>
    <w:rsid w:val="00720D6C"/>
    <w:rsid w:val="007212AE"/>
    <w:rsid w:val="007222FA"/>
    <w:rsid w:val="007226B2"/>
    <w:rsid w:val="007227F5"/>
    <w:rsid w:val="0072295D"/>
    <w:rsid w:val="00723225"/>
    <w:rsid w:val="007239A3"/>
    <w:rsid w:val="00723F2B"/>
    <w:rsid w:val="007242C5"/>
    <w:rsid w:val="00724A3B"/>
    <w:rsid w:val="00725FF9"/>
    <w:rsid w:val="00726088"/>
    <w:rsid w:val="007264C8"/>
    <w:rsid w:val="007271D1"/>
    <w:rsid w:val="00727B48"/>
    <w:rsid w:val="007320C1"/>
    <w:rsid w:val="0073362A"/>
    <w:rsid w:val="007346DC"/>
    <w:rsid w:val="00734AC1"/>
    <w:rsid w:val="0073636A"/>
    <w:rsid w:val="00736522"/>
    <w:rsid w:val="007365AD"/>
    <w:rsid w:val="00736614"/>
    <w:rsid w:val="007368C6"/>
    <w:rsid w:val="00736CC1"/>
    <w:rsid w:val="00737BE3"/>
    <w:rsid w:val="00740784"/>
    <w:rsid w:val="007408CC"/>
    <w:rsid w:val="00740A8F"/>
    <w:rsid w:val="00741099"/>
    <w:rsid w:val="0074113B"/>
    <w:rsid w:val="007416F0"/>
    <w:rsid w:val="00742B71"/>
    <w:rsid w:val="00742F0A"/>
    <w:rsid w:val="007434B8"/>
    <w:rsid w:val="00743CBA"/>
    <w:rsid w:val="007441F4"/>
    <w:rsid w:val="007444EA"/>
    <w:rsid w:val="00744713"/>
    <w:rsid w:val="00744765"/>
    <w:rsid w:val="007450C9"/>
    <w:rsid w:val="00746393"/>
    <w:rsid w:val="0074639E"/>
    <w:rsid w:val="007464E1"/>
    <w:rsid w:val="00746C47"/>
    <w:rsid w:val="0074732B"/>
    <w:rsid w:val="00751160"/>
    <w:rsid w:val="00751EAB"/>
    <w:rsid w:val="00752B7F"/>
    <w:rsid w:val="00752BAA"/>
    <w:rsid w:val="007530E9"/>
    <w:rsid w:val="0075361F"/>
    <w:rsid w:val="00753EFD"/>
    <w:rsid w:val="00754421"/>
    <w:rsid w:val="00754CC6"/>
    <w:rsid w:val="007554CB"/>
    <w:rsid w:val="00755672"/>
    <w:rsid w:val="00755D9F"/>
    <w:rsid w:val="00757E7C"/>
    <w:rsid w:val="00760F73"/>
    <w:rsid w:val="007612DD"/>
    <w:rsid w:val="007621AF"/>
    <w:rsid w:val="0076338B"/>
    <w:rsid w:val="00764204"/>
    <w:rsid w:val="00764DED"/>
    <w:rsid w:val="00764EB7"/>
    <w:rsid w:val="00765075"/>
    <w:rsid w:val="0076592B"/>
    <w:rsid w:val="00765D84"/>
    <w:rsid w:val="00765DEE"/>
    <w:rsid w:val="007667AF"/>
    <w:rsid w:val="007673C7"/>
    <w:rsid w:val="007674CF"/>
    <w:rsid w:val="0076764A"/>
    <w:rsid w:val="007703B2"/>
    <w:rsid w:val="0077046C"/>
    <w:rsid w:val="00770744"/>
    <w:rsid w:val="007713BC"/>
    <w:rsid w:val="0077193A"/>
    <w:rsid w:val="00772880"/>
    <w:rsid w:val="00773695"/>
    <w:rsid w:val="0077379A"/>
    <w:rsid w:val="00774908"/>
    <w:rsid w:val="00774CD1"/>
    <w:rsid w:val="0077559E"/>
    <w:rsid w:val="00775AA8"/>
    <w:rsid w:val="00776431"/>
    <w:rsid w:val="007765B6"/>
    <w:rsid w:val="0077698F"/>
    <w:rsid w:val="00776E96"/>
    <w:rsid w:val="007800DE"/>
    <w:rsid w:val="007804B3"/>
    <w:rsid w:val="007804D1"/>
    <w:rsid w:val="0078144C"/>
    <w:rsid w:val="00781F95"/>
    <w:rsid w:val="007822A9"/>
    <w:rsid w:val="007838A1"/>
    <w:rsid w:val="007848F8"/>
    <w:rsid w:val="00784C41"/>
    <w:rsid w:val="00784CD5"/>
    <w:rsid w:val="007853E4"/>
    <w:rsid w:val="00785622"/>
    <w:rsid w:val="00785997"/>
    <w:rsid w:val="007864DF"/>
    <w:rsid w:val="0078689F"/>
    <w:rsid w:val="00787849"/>
    <w:rsid w:val="00787A56"/>
    <w:rsid w:val="00787E65"/>
    <w:rsid w:val="007903AB"/>
    <w:rsid w:val="007908AE"/>
    <w:rsid w:val="007910A1"/>
    <w:rsid w:val="007910BA"/>
    <w:rsid w:val="007912A1"/>
    <w:rsid w:val="00791704"/>
    <w:rsid w:val="00791C6A"/>
    <w:rsid w:val="00791D99"/>
    <w:rsid w:val="00792F82"/>
    <w:rsid w:val="007938A0"/>
    <w:rsid w:val="0079453D"/>
    <w:rsid w:val="00794F5C"/>
    <w:rsid w:val="0079545A"/>
    <w:rsid w:val="00796272"/>
    <w:rsid w:val="007A04C9"/>
    <w:rsid w:val="007A05A8"/>
    <w:rsid w:val="007A0B01"/>
    <w:rsid w:val="007A0DFC"/>
    <w:rsid w:val="007A129F"/>
    <w:rsid w:val="007A1C95"/>
    <w:rsid w:val="007A31BF"/>
    <w:rsid w:val="007A31DF"/>
    <w:rsid w:val="007A38BD"/>
    <w:rsid w:val="007A41DE"/>
    <w:rsid w:val="007A4922"/>
    <w:rsid w:val="007A4AEB"/>
    <w:rsid w:val="007A4E0E"/>
    <w:rsid w:val="007A4F66"/>
    <w:rsid w:val="007A5806"/>
    <w:rsid w:val="007A5808"/>
    <w:rsid w:val="007A5B4A"/>
    <w:rsid w:val="007A67E9"/>
    <w:rsid w:val="007A70A1"/>
    <w:rsid w:val="007B0357"/>
    <w:rsid w:val="007B04CB"/>
    <w:rsid w:val="007B04CC"/>
    <w:rsid w:val="007B0FAA"/>
    <w:rsid w:val="007B11A4"/>
    <w:rsid w:val="007B1441"/>
    <w:rsid w:val="007B2047"/>
    <w:rsid w:val="007B230D"/>
    <w:rsid w:val="007B238F"/>
    <w:rsid w:val="007B31BF"/>
    <w:rsid w:val="007B434A"/>
    <w:rsid w:val="007B4481"/>
    <w:rsid w:val="007B4CAF"/>
    <w:rsid w:val="007B52B1"/>
    <w:rsid w:val="007B7963"/>
    <w:rsid w:val="007B7B2B"/>
    <w:rsid w:val="007B7FDD"/>
    <w:rsid w:val="007C07D5"/>
    <w:rsid w:val="007C0B77"/>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2FBD"/>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42"/>
    <w:rsid w:val="007F5AE4"/>
    <w:rsid w:val="007F5F1D"/>
    <w:rsid w:val="007F67E1"/>
    <w:rsid w:val="007F6BB5"/>
    <w:rsid w:val="007F743B"/>
    <w:rsid w:val="007F74ED"/>
    <w:rsid w:val="008002EF"/>
    <w:rsid w:val="008017BC"/>
    <w:rsid w:val="008019D1"/>
    <w:rsid w:val="0080252F"/>
    <w:rsid w:val="0080291D"/>
    <w:rsid w:val="00803AAC"/>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0CEB"/>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04D"/>
    <w:rsid w:val="00844C36"/>
    <w:rsid w:val="00844E7E"/>
    <w:rsid w:val="008452C2"/>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5F8"/>
    <w:rsid w:val="00857ECC"/>
    <w:rsid w:val="008603FF"/>
    <w:rsid w:val="008609E5"/>
    <w:rsid w:val="00860B9C"/>
    <w:rsid w:val="00861420"/>
    <w:rsid w:val="00861D6E"/>
    <w:rsid w:val="0086205B"/>
    <w:rsid w:val="00862E1E"/>
    <w:rsid w:val="008634DC"/>
    <w:rsid w:val="00863924"/>
    <w:rsid w:val="00864812"/>
    <w:rsid w:val="00864826"/>
    <w:rsid w:val="00865D0A"/>
    <w:rsid w:val="008668BB"/>
    <w:rsid w:val="00867135"/>
    <w:rsid w:val="008676BF"/>
    <w:rsid w:val="008700C3"/>
    <w:rsid w:val="008701F7"/>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64E4"/>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96315"/>
    <w:rsid w:val="008A133D"/>
    <w:rsid w:val="008A1D3F"/>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BE"/>
    <w:rsid w:val="008B1BC9"/>
    <w:rsid w:val="008B2909"/>
    <w:rsid w:val="008B36A4"/>
    <w:rsid w:val="008B3A41"/>
    <w:rsid w:val="008B3E4C"/>
    <w:rsid w:val="008B3ECD"/>
    <w:rsid w:val="008B4176"/>
    <w:rsid w:val="008B41B1"/>
    <w:rsid w:val="008B43A1"/>
    <w:rsid w:val="008B48E6"/>
    <w:rsid w:val="008B5A36"/>
    <w:rsid w:val="008B65E6"/>
    <w:rsid w:val="008B6C50"/>
    <w:rsid w:val="008B735F"/>
    <w:rsid w:val="008B7717"/>
    <w:rsid w:val="008C11C4"/>
    <w:rsid w:val="008C14CC"/>
    <w:rsid w:val="008C2030"/>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1F58"/>
    <w:rsid w:val="008D2234"/>
    <w:rsid w:val="008D2777"/>
    <w:rsid w:val="008D3832"/>
    <w:rsid w:val="008D474D"/>
    <w:rsid w:val="008D5818"/>
    <w:rsid w:val="008D5A5A"/>
    <w:rsid w:val="008D64E4"/>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E7638"/>
    <w:rsid w:val="008F1AFB"/>
    <w:rsid w:val="008F2AE6"/>
    <w:rsid w:val="008F3097"/>
    <w:rsid w:val="008F3206"/>
    <w:rsid w:val="008F348E"/>
    <w:rsid w:val="008F3822"/>
    <w:rsid w:val="008F3C77"/>
    <w:rsid w:val="008F3C7B"/>
    <w:rsid w:val="008F49DA"/>
    <w:rsid w:val="008F4A62"/>
    <w:rsid w:val="008F5EDB"/>
    <w:rsid w:val="008F661E"/>
    <w:rsid w:val="008F70A4"/>
    <w:rsid w:val="008F748E"/>
    <w:rsid w:val="008F7627"/>
    <w:rsid w:val="008F7DA1"/>
    <w:rsid w:val="00901368"/>
    <w:rsid w:val="00902D95"/>
    <w:rsid w:val="00903647"/>
    <w:rsid w:val="00903772"/>
    <w:rsid w:val="0090525B"/>
    <w:rsid w:val="00905C19"/>
    <w:rsid w:val="009079ED"/>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70B"/>
    <w:rsid w:val="009178AF"/>
    <w:rsid w:val="00917E3D"/>
    <w:rsid w:val="00920341"/>
    <w:rsid w:val="009212EB"/>
    <w:rsid w:val="00922CB4"/>
    <w:rsid w:val="009232EB"/>
    <w:rsid w:val="00924463"/>
    <w:rsid w:val="00924D32"/>
    <w:rsid w:val="00924D49"/>
    <w:rsid w:val="009251BF"/>
    <w:rsid w:val="00925210"/>
    <w:rsid w:val="009253CF"/>
    <w:rsid w:val="009263FC"/>
    <w:rsid w:val="0092644E"/>
    <w:rsid w:val="00926A10"/>
    <w:rsid w:val="00926C42"/>
    <w:rsid w:val="00927850"/>
    <w:rsid w:val="009306C0"/>
    <w:rsid w:val="00930811"/>
    <w:rsid w:val="00930A4B"/>
    <w:rsid w:val="00930B65"/>
    <w:rsid w:val="00931683"/>
    <w:rsid w:val="00931949"/>
    <w:rsid w:val="009319E8"/>
    <w:rsid w:val="00931CBE"/>
    <w:rsid w:val="00932454"/>
    <w:rsid w:val="00932ABF"/>
    <w:rsid w:val="00933C3A"/>
    <w:rsid w:val="00933E1E"/>
    <w:rsid w:val="00935E1D"/>
    <w:rsid w:val="00936006"/>
    <w:rsid w:val="00936073"/>
    <w:rsid w:val="00936582"/>
    <w:rsid w:val="009365C6"/>
    <w:rsid w:val="009403C5"/>
    <w:rsid w:val="009416D4"/>
    <w:rsid w:val="00941FBD"/>
    <w:rsid w:val="00942142"/>
    <w:rsid w:val="0094249C"/>
    <w:rsid w:val="00942E29"/>
    <w:rsid w:val="00942FFD"/>
    <w:rsid w:val="00943882"/>
    <w:rsid w:val="009440A3"/>
    <w:rsid w:val="0094618B"/>
    <w:rsid w:val="009468AA"/>
    <w:rsid w:val="00946EB3"/>
    <w:rsid w:val="0094756B"/>
    <w:rsid w:val="009475FD"/>
    <w:rsid w:val="009478ED"/>
    <w:rsid w:val="00947BEF"/>
    <w:rsid w:val="00947EFA"/>
    <w:rsid w:val="009500D3"/>
    <w:rsid w:val="009509D6"/>
    <w:rsid w:val="00951DE5"/>
    <w:rsid w:val="00952B25"/>
    <w:rsid w:val="009538CB"/>
    <w:rsid w:val="00954AEC"/>
    <w:rsid w:val="00954E3E"/>
    <w:rsid w:val="00955CC2"/>
    <w:rsid w:val="00956230"/>
    <w:rsid w:val="009579D3"/>
    <w:rsid w:val="00957EBE"/>
    <w:rsid w:val="00960287"/>
    <w:rsid w:val="0096043E"/>
    <w:rsid w:val="009606BA"/>
    <w:rsid w:val="00960A11"/>
    <w:rsid w:val="00961DC4"/>
    <w:rsid w:val="00962F5A"/>
    <w:rsid w:val="0096328F"/>
    <w:rsid w:val="00963385"/>
    <w:rsid w:val="00964951"/>
    <w:rsid w:val="00965C41"/>
    <w:rsid w:val="00965E01"/>
    <w:rsid w:val="009660CB"/>
    <w:rsid w:val="0096746F"/>
    <w:rsid w:val="00967C8C"/>
    <w:rsid w:val="00967CF1"/>
    <w:rsid w:val="00967D25"/>
    <w:rsid w:val="009703C6"/>
    <w:rsid w:val="0097079B"/>
    <w:rsid w:val="009713F4"/>
    <w:rsid w:val="00971B52"/>
    <w:rsid w:val="00971C27"/>
    <w:rsid w:val="00972803"/>
    <w:rsid w:val="00973A72"/>
    <w:rsid w:val="0097438C"/>
    <w:rsid w:val="009744B1"/>
    <w:rsid w:val="00975254"/>
    <w:rsid w:val="00975EC3"/>
    <w:rsid w:val="0097726F"/>
    <w:rsid w:val="00977991"/>
    <w:rsid w:val="00981694"/>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1B6"/>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447"/>
    <w:rsid w:val="009C36E4"/>
    <w:rsid w:val="009C426C"/>
    <w:rsid w:val="009C60CA"/>
    <w:rsid w:val="009C617E"/>
    <w:rsid w:val="009C6704"/>
    <w:rsid w:val="009C73B7"/>
    <w:rsid w:val="009D0032"/>
    <w:rsid w:val="009D027A"/>
    <w:rsid w:val="009D0305"/>
    <w:rsid w:val="009D0BC7"/>
    <w:rsid w:val="009D32B2"/>
    <w:rsid w:val="009D3395"/>
    <w:rsid w:val="009D3C6D"/>
    <w:rsid w:val="009D4113"/>
    <w:rsid w:val="009D54E2"/>
    <w:rsid w:val="009D5526"/>
    <w:rsid w:val="009D5CA5"/>
    <w:rsid w:val="009D60EF"/>
    <w:rsid w:val="009D6B7A"/>
    <w:rsid w:val="009D706A"/>
    <w:rsid w:val="009D71F4"/>
    <w:rsid w:val="009D76A1"/>
    <w:rsid w:val="009E05D1"/>
    <w:rsid w:val="009E08A8"/>
    <w:rsid w:val="009E09B8"/>
    <w:rsid w:val="009E105B"/>
    <w:rsid w:val="009E1882"/>
    <w:rsid w:val="009E1A88"/>
    <w:rsid w:val="009E20E1"/>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82D"/>
    <w:rsid w:val="009F4CD1"/>
    <w:rsid w:val="009F5C95"/>
    <w:rsid w:val="009F66B8"/>
    <w:rsid w:val="009F676A"/>
    <w:rsid w:val="009F76CC"/>
    <w:rsid w:val="009F7B2A"/>
    <w:rsid w:val="009F7D40"/>
    <w:rsid w:val="009F7E85"/>
    <w:rsid w:val="00A00834"/>
    <w:rsid w:val="00A00BE1"/>
    <w:rsid w:val="00A00C91"/>
    <w:rsid w:val="00A0118F"/>
    <w:rsid w:val="00A013C1"/>
    <w:rsid w:val="00A01973"/>
    <w:rsid w:val="00A01B26"/>
    <w:rsid w:val="00A01DEB"/>
    <w:rsid w:val="00A023CE"/>
    <w:rsid w:val="00A0267D"/>
    <w:rsid w:val="00A05253"/>
    <w:rsid w:val="00A06F15"/>
    <w:rsid w:val="00A10697"/>
    <w:rsid w:val="00A10886"/>
    <w:rsid w:val="00A10BE9"/>
    <w:rsid w:val="00A11543"/>
    <w:rsid w:val="00A13801"/>
    <w:rsid w:val="00A13B39"/>
    <w:rsid w:val="00A13EAC"/>
    <w:rsid w:val="00A158BF"/>
    <w:rsid w:val="00A15A99"/>
    <w:rsid w:val="00A15E12"/>
    <w:rsid w:val="00A1656D"/>
    <w:rsid w:val="00A16626"/>
    <w:rsid w:val="00A167AD"/>
    <w:rsid w:val="00A16A22"/>
    <w:rsid w:val="00A174A3"/>
    <w:rsid w:val="00A20697"/>
    <w:rsid w:val="00A209B8"/>
    <w:rsid w:val="00A22CC3"/>
    <w:rsid w:val="00A231B0"/>
    <w:rsid w:val="00A23EFE"/>
    <w:rsid w:val="00A24007"/>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3648B"/>
    <w:rsid w:val="00A409B7"/>
    <w:rsid w:val="00A40B1D"/>
    <w:rsid w:val="00A41834"/>
    <w:rsid w:val="00A42746"/>
    <w:rsid w:val="00A42EE2"/>
    <w:rsid w:val="00A43D25"/>
    <w:rsid w:val="00A44223"/>
    <w:rsid w:val="00A452ED"/>
    <w:rsid w:val="00A453C9"/>
    <w:rsid w:val="00A46A1D"/>
    <w:rsid w:val="00A47D5C"/>
    <w:rsid w:val="00A504E6"/>
    <w:rsid w:val="00A51CFD"/>
    <w:rsid w:val="00A52439"/>
    <w:rsid w:val="00A53C7C"/>
    <w:rsid w:val="00A53F2A"/>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5AD4"/>
    <w:rsid w:val="00A671D3"/>
    <w:rsid w:val="00A67495"/>
    <w:rsid w:val="00A67D8C"/>
    <w:rsid w:val="00A70D94"/>
    <w:rsid w:val="00A71FE2"/>
    <w:rsid w:val="00A733EB"/>
    <w:rsid w:val="00A73DF4"/>
    <w:rsid w:val="00A74830"/>
    <w:rsid w:val="00A74E6D"/>
    <w:rsid w:val="00A75794"/>
    <w:rsid w:val="00A76381"/>
    <w:rsid w:val="00A77A6D"/>
    <w:rsid w:val="00A813F4"/>
    <w:rsid w:val="00A81641"/>
    <w:rsid w:val="00A819B3"/>
    <w:rsid w:val="00A81A84"/>
    <w:rsid w:val="00A830A6"/>
    <w:rsid w:val="00A8398D"/>
    <w:rsid w:val="00A839C5"/>
    <w:rsid w:val="00A839EB"/>
    <w:rsid w:val="00A845D8"/>
    <w:rsid w:val="00A84BCF"/>
    <w:rsid w:val="00A8586B"/>
    <w:rsid w:val="00A860FA"/>
    <w:rsid w:val="00A86673"/>
    <w:rsid w:val="00A86FE0"/>
    <w:rsid w:val="00A8773F"/>
    <w:rsid w:val="00A87959"/>
    <w:rsid w:val="00A905F4"/>
    <w:rsid w:val="00A90867"/>
    <w:rsid w:val="00A90C64"/>
    <w:rsid w:val="00A9215A"/>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30E"/>
    <w:rsid w:val="00AB175F"/>
    <w:rsid w:val="00AB229C"/>
    <w:rsid w:val="00AB2E6F"/>
    <w:rsid w:val="00AB2F24"/>
    <w:rsid w:val="00AB32F1"/>
    <w:rsid w:val="00AB3F36"/>
    <w:rsid w:val="00AB40BA"/>
    <w:rsid w:val="00AB448C"/>
    <w:rsid w:val="00AB48AB"/>
    <w:rsid w:val="00AB5595"/>
    <w:rsid w:val="00AB65A2"/>
    <w:rsid w:val="00AC0583"/>
    <w:rsid w:val="00AC0F66"/>
    <w:rsid w:val="00AC10BF"/>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2F7F"/>
    <w:rsid w:val="00AE39D2"/>
    <w:rsid w:val="00AE49CF"/>
    <w:rsid w:val="00AE4E78"/>
    <w:rsid w:val="00AE5332"/>
    <w:rsid w:val="00AE576F"/>
    <w:rsid w:val="00AE6326"/>
    <w:rsid w:val="00AE6A08"/>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6E62"/>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AF7"/>
    <w:rsid w:val="00B06D2C"/>
    <w:rsid w:val="00B06DE6"/>
    <w:rsid w:val="00B06EAA"/>
    <w:rsid w:val="00B077C8"/>
    <w:rsid w:val="00B07ABB"/>
    <w:rsid w:val="00B11C85"/>
    <w:rsid w:val="00B1269B"/>
    <w:rsid w:val="00B12F6E"/>
    <w:rsid w:val="00B13B74"/>
    <w:rsid w:val="00B13F0E"/>
    <w:rsid w:val="00B1460F"/>
    <w:rsid w:val="00B14C6E"/>
    <w:rsid w:val="00B14D76"/>
    <w:rsid w:val="00B14E55"/>
    <w:rsid w:val="00B1503E"/>
    <w:rsid w:val="00B151A7"/>
    <w:rsid w:val="00B151F7"/>
    <w:rsid w:val="00B177C3"/>
    <w:rsid w:val="00B17E86"/>
    <w:rsid w:val="00B20642"/>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2776E"/>
    <w:rsid w:val="00B27E50"/>
    <w:rsid w:val="00B304A7"/>
    <w:rsid w:val="00B305F9"/>
    <w:rsid w:val="00B30E6F"/>
    <w:rsid w:val="00B3140E"/>
    <w:rsid w:val="00B3260D"/>
    <w:rsid w:val="00B32F57"/>
    <w:rsid w:val="00B33121"/>
    <w:rsid w:val="00B3376F"/>
    <w:rsid w:val="00B3394E"/>
    <w:rsid w:val="00B3635B"/>
    <w:rsid w:val="00B36ECB"/>
    <w:rsid w:val="00B36F67"/>
    <w:rsid w:val="00B373D1"/>
    <w:rsid w:val="00B37936"/>
    <w:rsid w:val="00B40855"/>
    <w:rsid w:val="00B40CEF"/>
    <w:rsid w:val="00B40D59"/>
    <w:rsid w:val="00B40DC7"/>
    <w:rsid w:val="00B40F65"/>
    <w:rsid w:val="00B41CF0"/>
    <w:rsid w:val="00B4225D"/>
    <w:rsid w:val="00B4274F"/>
    <w:rsid w:val="00B42D18"/>
    <w:rsid w:val="00B4317F"/>
    <w:rsid w:val="00B43D4A"/>
    <w:rsid w:val="00B44850"/>
    <w:rsid w:val="00B45718"/>
    <w:rsid w:val="00B46318"/>
    <w:rsid w:val="00B46958"/>
    <w:rsid w:val="00B47438"/>
    <w:rsid w:val="00B52E7F"/>
    <w:rsid w:val="00B54381"/>
    <w:rsid w:val="00B54558"/>
    <w:rsid w:val="00B5471C"/>
    <w:rsid w:val="00B55694"/>
    <w:rsid w:val="00B5590A"/>
    <w:rsid w:val="00B55E4D"/>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75FE6"/>
    <w:rsid w:val="00B77466"/>
    <w:rsid w:val="00B77CF8"/>
    <w:rsid w:val="00B81022"/>
    <w:rsid w:val="00B81042"/>
    <w:rsid w:val="00B815A7"/>
    <w:rsid w:val="00B8263B"/>
    <w:rsid w:val="00B82C51"/>
    <w:rsid w:val="00B831E4"/>
    <w:rsid w:val="00B83AE6"/>
    <w:rsid w:val="00B845DA"/>
    <w:rsid w:val="00B86A0C"/>
    <w:rsid w:val="00B9014D"/>
    <w:rsid w:val="00B9064A"/>
    <w:rsid w:val="00B91162"/>
    <w:rsid w:val="00B91C92"/>
    <w:rsid w:val="00B92B31"/>
    <w:rsid w:val="00B92FAE"/>
    <w:rsid w:val="00B93220"/>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2F7"/>
    <w:rsid w:val="00BB03B8"/>
    <w:rsid w:val="00BB0DC8"/>
    <w:rsid w:val="00BB251C"/>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439"/>
    <w:rsid w:val="00BC3754"/>
    <w:rsid w:val="00BC376A"/>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31E"/>
    <w:rsid w:val="00BD4853"/>
    <w:rsid w:val="00BD49A3"/>
    <w:rsid w:val="00BD4A12"/>
    <w:rsid w:val="00BD54C9"/>
    <w:rsid w:val="00BD569C"/>
    <w:rsid w:val="00BD62B0"/>
    <w:rsid w:val="00BD6957"/>
    <w:rsid w:val="00BD6A31"/>
    <w:rsid w:val="00BD6B21"/>
    <w:rsid w:val="00BD7058"/>
    <w:rsid w:val="00BD725D"/>
    <w:rsid w:val="00BE062D"/>
    <w:rsid w:val="00BE0F8E"/>
    <w:rsid w:val="00BE2FC8"/>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500"/>
    <w:rsid w:val="00BF76FF"/>
    <w:rsid w:val="00BF7950"/>
    <w:rsid w:val="00C001A3"/>
    <w:rsid w:val="00C00655"/>
    <w:rsid w:val="00C0091F"/>
    <w:rsid w:val="00C029F3"/>
    <w:rsid w:val="00C03FF9"/>
    <w:rsid w:val="00C04BEB"/>
    <w:rsid w:val="00C04CC3"/>
    <w:rsid w:val="00C05130"/>
    <w:rsid w:val="00C055AA"/>
    <w:rsid w:val="00C103A9"/>
    <w:rsid w:val="00C108C1"/>
    <w:rsid w:val="00C12CB8"/>
    <w:rsid w:val="00C13195"/>
    <w:rsid w:val="00C1372C"/>
    <w:rsid w:val="00C13835"/>
    <w:rsid w:val="00C13DC8"/>
    <w:rsid w:val="00C141CF"/>
    <w:rsid w:val="00C14802"/>
    <w:rsid w:val="00C1534D"/>
    <w:rsid w:val="00C168D3"/>
    <w:rsid w:val="00C16A83"/>
    <w:rsid w:val="00C177E2"/>
    <w:rsid w:val="00C203E7"/>
    <w:rsid w:val="00C205C7"/>
    <w:rsid w:val="00C207F4"/>
    <w:rsid w:val="00C21191"/>
    <w:rsid w:val="00C217D6"/>
    <w:rsid w:val="00C21C9A"/>
    <w:rsid w:val="00C22DB0"/>
    <w:rsid w:val="00C23BAA"/>
    <w:rsid w:val="00C24937"/>
    <w:rsid w:val="00C25321"/>
    <w:rsid w:val="00C26796"/>
    <w:rsid w:val="00C27623"/>
    <w:rsid w:val="00C277AB"/>
    <w:rsid w:val="00C27EF3"/>
    <w:rsid w:val="00C3050E"/>
    <w:rsid w:val="00C31342"/>
    <w:rsid w:val="00C313FF"/>
    <w:rsid w:val="00C32D61"/>
    <w:rsid w:val="00C336BA"/>
    <w:rsid w:val="00C33825"/>
    <w:rsid w:val="00C3426D"/>
    <w:rsid w:val="00C34649"/>
    <w:rsid w:val="00C34E12"/>
    <w:rsid w:val="00C35074"/>
    <w:rsid w:val="00C35CC4"/>
    <w:rsid w:val="00C363FF"/>
    <w:rsid w:val="00C368C8"/>
    <w:rsid w:val="00C36A35"/>
    <w:rsid w:val="00C374BD"/>
    <w:rsid w:val="00C377C0"/>
    <w:rsid w:val="00C37915"/>
    <w:rsid w:val="00C37A67"/>
    <w:rsid w:val="00C403D2"/>
    <w:rsid w:val="00C40A46"/>
    <w:rsid w:val="00C4214D"/>
    <w:rsid w:val="00C4218E"/>
    <w:rsid w:val="00C42593"/>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0A85"/>
    <w:rsid w:val="00C5162C"/>
    <w:rsid w:val="00C52DF0"/>
    <w:rsid w:val="00C53403"/>
    <w:rsid w:val="00C53706"/>
    <w:rsid w:val="00C53F19"/>
    <w:rsid w:val="00C54B40"/>
    <w:rsid w:val="00C5707B"/>
    <w:rsid w:val="00C579A7"/>
    <w:rsid w:val="00C623C8"/>
    <w:rsid w:val="00C62B94"/>
    <w:rsid w:val="00C63471"/>
    <w:rsid w:val="00C635A0"/>
    <w:rsid w:val="00C6408B"/>
    <w:rsid w:val="00C64EC5"/>
    <w:rsid w:val="00C64F6C"/>
    <w:rsid w:val="00C66145"/>
    <w:rsid w:val="00C663AE"/>
    <w:rsid w:val="00C663D5"/>
    <w:rsid w:val="00C6702C"/>
    <w:rsid w:val="00C70305"/>
    <w:rsid w:val="00C708C8"/>
    <w:rsid w:val="00C70DA2"/>
    <w:rsid w:val="00C72079"/>
    <w:rsid w:val="00C724BA"/>
    <w:rsid w:val="00C726FE"/>
    <w:rsid w:val="00C72F1C"/>
    <w:rsid w:val="00C73B15"/>
    <w:rsid w:val="00C74262"/>
    <w:rsid w:val="00C74609"/>
    <w:rsid w:val="00C74792"/>
    <w:rsid w:val="00C74C40"/>
    <w:rsid w:val="00C7551B"/>
    <w:rsid w:val="00C75869"/>
    <w:rsid w:val="00C75A9B"/>
    <w:rsid w:val="00C75AED"/>
    <w:rsid w:val="00C75C07"/>
    <w:rsid w:val="00C75F33"/>
    <w:rsid w:val="00C80A0C"/>
    <w:rsid w:val="00C824C5"/>
    <w:rsid w:val="00C82FE1"/>
    <w:rsid w:val="00C830C1"/>
    <w:rsid w:val="00C830C4"/>
    <w:rsid w:val="00C83679"/>
    <w:rsid w:val="00C83AB1"/>
    <w:rsid w:val="00C84D40"/>
    <w:rsid w:val="00C862CB"/>
    <w:rsid w:val="00C86DDE"/>
    <w:rsid w:val="00C86F64"/>
    <w:rsid w:val="00C87838"/>
    <w:rsid w:val="00C87D1D"/>
    <w:rsid w:val="00C9060A"/>
    <w:rsid w:val="00C906AB"/>
    <w:rsid w:val="00C921AC"/>
    <w:rsid w:val="00C92936"/>
    <w:rsid w:val="00C93976"/>
    <w:rsid w:val="00C93EAC"/>
    <w:rsid w:val="00C94241"/>
    <w:rsid w:val="00C94FDA"/>
    <w:rsid w:val="00C9518E"/>
    <w:rsid w:val="00C95691"/>
    <w:rsid w:val="00C9571C"/>
    <w:rsid w:val="00C9620E"/>
    <w:rsid w:val="00C97717"/>
    <w:rsid w:val="00CA06E3"/>
    <w:rsid w:val="00CA1165"/>
    <w:rsid w:val="00CA21A4"/>
    <w:rsid w:val="00CA224A"/>
    <w:rsid w:val="00CA2735"/>
    <w:rsid w:val="00CA2838"/>
    <w:rsid w:val="00CA2BCB"/>
    <w:rsid w:val="00CA3349"/>
    <w:rsid w:val="00CA394A"/>
    <w:rsid w:val="00CA4379"/>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5DC7"/>
    <w:rsid w:val="00CB7314"/>
    <w:rsid w:val="00CB7329"/>
    <w:rsid w:val="00CC0148"/>
    <w:rsid w:val="00CC111E"/>
    <w:rsid w:val="00CC1253"/>
    <w:rsid w:val="00CC1A3A"/>
    <w:rsid w:val="00CC243B"/>
    <w:rsid w:val="00CC2668"/>
    <w:rsid w:val="00CC2CA1"/>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39F"/>
    <w:rsid w:val="00CD2587"/>
    <w:rsid w:val="00CD2668"/>
    <w:rsid w:val="00CD2A3D"/>
    <w:rsid w:val="00CD3347"/>
    <w:rsid w:val="00CD3700"/>
    <w:rsid w:val="00CD51CA"/>
    <w:rsid w:val="00CD5747"/>
    <w:rsid w:val="00CD5D5F"/>
    <w:rsid w:val="00CD62C9"/>
    <w:rsid w:val="00CD63E0"/>
    <w:rsid w:val="00CE036A"/>
    <w:rsid w:val="00CE0D5A"/>
    <w:rsid w:val="00CE0E88"/>
    <w:rsid w:val="00CE1030"/>
    <w:rsid w:val="00CE2BB8"/>
    <w:rsid w:val="00CE332C"/>
    <w:rsid w:val="00CE40A5"/>
    <w:rsid w:val="00CE423E"/>
    <w:rsid w:val="00CE424E"/>
    <w:rsid w:val="00CE43B2"/>
    <w:rsid w:val="00CE4AB2"/>
    <w:rsid w:val="00CE4C61"/>
    <w:rsid w:val="00CE5643"/>
    <w:rsid w:val="00CE6203"/>
    <w:rsid w:val="00CE6464"/>
    <w:rsid w:val="00CF02A3"/>
    <w:rsid w:val="00CF04B5"/>
    <w:rsid w:val="00CF0D80"/>
    <w:rsid w:val="00CF1288"/>
    <w:rsid w:val="00CF2E7D"/>
    <w:rsid w:val="00CF3142"/>
    <w:rsid w:val="00CF3B99"/>
    <w:rsid w:val="00CF3F7A"/>
    <w:rsid w:val="00CF4C70"/>
    <w:rsid w:val="00CF5490"/>
    <w:rsid w:val="00CF6557"/>
    <w:rsid w:val="00CF6C70"/>
    <w:rsid w:val="00CF732E"/>
    <w:rsid w:val="00CF755B"/>
    <w:rsid w:val="00CF757E"/>
    <w:rsid w:val="00CF786C"/>
    <w:rsid w:val="00CF7C6F"/>
    <w:rsid w:val="00CF7F55"/>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60E"/>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2B13"/>
    <w:rsid w:val="00D232B0"/>
    <w:rsid w:val="00D232CE"/>
    <w:rsid w:val="00D25408"/>
    <w:rsid w:val="00D25918"/>
    <w:rsid w:val="00D264B6"/>
    <w:rsid w:val="00D266C9"/>
    <w:rsid w:val="00D26A1B"/>
    <w:rsid w:val="00D26EC8"/>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18"/>
    <w:rsid w:val="00D4405E"/>
    <w:rsid w:val="00D44C36"/>
    <w:rsid w:val="00D45333"/>
    <w:rsid w:val="00D45826"/>
    <w:rsid w:val="00D46168"/>
    <w:rsid w:val="00D4696E"/>
    <w:rsid w:val="00D46B6B"/>
    <w:rsid w:val="00D4736B"/>
    <w:rsid w:val="00D47718"/>
    <w:rsid w:val="00D47CAE"/>
    <w:rsid w:val="00D518DE"/>
    <w:rsid w:val="00D53014"/>
    <w:rsid w:val="00D53097"/>
    <w:rsid w:val="00D53CFB"/>
    <w:rsid w:val="00D54215"/>
    <w:rsid w:val="00D546A9"/>
    <w:rsid w:val="00D5507F"/>
    <w:rsid w:val="00D55651"/>
    <w:rsid w:val="00D556E7"/>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2773"/>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ECA"/>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3DE4"/>
    <w:rsid w:val="00DC6271"/>
    <w:rsid w:val="00DC6591"/>
    <w:rsid w:val="00DC72E1"/>
    <w:rsid w:val="00DC738B"/>
    <w:rsid w:val="00DC77F2"/>
    <w:rsid w:val="00DC790F"/>
    <w:rsid w:val="00DD00EC"/>
    <w:rsid w:val="00DD0744"/>
    <w:rsid w:val="00DD167A"/>
    <w:rsid w:val="00DD1E2A"/>
    <w:rsid w:val="00DD27CD"/>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2F6"/>
    <w:rsid w:val="00DE3931"/>
    <w:rsid w:val="00DE3A6A"/>
    <w:rsid w:val="00DE3F6D"/>
    <w:rsid w:val="00DE476C"/>
    <w:rsid w:val="00DE5748"/>
    <w:rsid w:val="00DE5990"/>
    <w:rsid w:val="00DE65A0"/>
    <w:rsid w:val="00DE668D"/>
    <w:rsid w:val="00DE71D1"/>
    <w:rsid w:val="00DE759F"/>
    <w:rsid w:val="00DE7812"/>
    <w:rsid w:val="00DF06C6"/>
    <w:rsid w:val="00DF0936"/>
    <w:rsid w:val="00DF1388"/>
    <w:rsid w:val="00DF20D4"/>
    <w:rsid w:val="00DF2385"/>
    <w:rsid w:val="00DF259A"/>
    <w:rsid w:val="00DF2696"/>
    <w:rsid w:val="00DF2F6D"/>
    <w:rsid w:val="00DF317F"/>
    <w:rsid w:val="00DF3552"/>
    <w:rsid w:val="00DF3595"/>
    <w:rsid w:val="00DF38B9"/>
    <w:rsid w:val="00DF5F0D"/>
    <w:rsid w:val="00DF71E4"/>
    <w:rsid w:val="00E001E2"/>
    <w:rsid w:val="00E00BFD"/>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4F4F"/>
    <w:rsid w:val="00E257AB"/>
    <w:rsid w:val="00E27E8D"/>
    <w:rsid w:val="00E27F18"/>
    <w:rsid w:val="00E307DD"/>
    <w:rsid w:val="00E31B10"/>
    <w:rsid w:val="00E31C62"/>
    <w:rsid w:val="00E32DA9"/>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9E3"/>
    <w:rsid w:val="00E43BB0"/>
    <w:rsid w:val="00E44496"/>
    <w:rsid w:val="00E47071"/>
    <w:rsid w:val="00E47B23"/>
    <w:rsid w:val="00E50938"/>
    <w:rsid w:val="00E50BB5"/>
    <w:rsid w:val="00E51111"/>
    <w:rsid w:val="00E520E9"/>
    <w:rsid w:val="00E526DA"/>
    <w:rsid w:val="00E54172"/>
    <w:rsid w:val="00E54D76"/>
    <w:rsid w:val="00E555A9"/>
    <w:rsid w:val="00E55EAB"/>
    <w:rsid w:val="00E565C1"/>
    <w:rsid w:val="00E57231"/>
    <w:rsid w:val="00E57437"/>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0E87"/>
    <w:rsid w:val="00E81CD6"/>
    <w:rsid w:val="00E82E52"/>
    <w:rsid w:val="00E83279"/>
    <w:rsid w:val="00E8375E"/>
    <w:rsid w:val="00E840D5"/>
    <w:rsid w:val="00E845CA"/>
    <w:rsid w:val="00E84A90"/>
    <w:rsid w:val="00E84C5B"/>
    <w:rsid w:val="00E85613"/>
    <w:rsid w:val="00E85D69"/>
    <w:rsid w:val="00E85E9A"/>
    <w:rsid w:val="00E8616F"/>
    <w:rsid w:val="00E862A8"/>
    <w:rsid w:val="00E87EE1"/>
    <w:rsid w:val="00E90B37"/>
    <w:rsid w:val="00E91055"/>
    <w:rsid w:val="00E912DD"/>
    <w:rsid w:val="00E9148F"/>
    <w:rsid w:val="00E916C0"/>
    <w:rsid w:val="00E92357"/>
    <w:rsid w:val="00E9345A"/>
    <w:rsid w:val="00E941AB"/>
    <w:rsid w:val="00E949CA"/>
    <w:rsid w:val="00E957AF"/>
    <w:rsid w:val="00E962AD"/>
    <w:rsid w:val="00E96650"/>
    <w:rsid w:val="00E966B4"/>
    <w:rsid w:val="00E96746"/>
    <w:rsid w:val="00EA06B6"/>
    <w:rsid w:val="00EA14AF"/>
    <w:rsid w:val="00EA178F"/>
    <w:rsid w:val="00EA179D"/>
    <w:rsid w:val="00EA18C0"/>
    <w:rsid w:val="00EA1A97"/>
    <w:rsid w:val="00EA1B50"/>
    <w:rsid w:val="00EA29CD"/>
    <w:rsid w:val="00EA2C44"/>
    <w:rsid w:val="00EA2F45"/>
    <w:rsid w:val="00EA3806"/>
    <w:rsid w:val="00EA3A7F"/>
    <w:rsid w:val="00EA3B4A"/>
    <w:rsid w:val="00EA4DDC"/>
    <w:rsid w:val="00EA54A8"/>
    <w:rsid w:val="00EA5B69"/>
    <w:rsid w:val="00EA678A"/>
    <w:rsid w:val="00EA7012"/>
    <w:rsid w:val="00EB07B9"/>
    <w:rsid w:val="00EB2C54"/>
    <w:rsid w:val="00EB2E54"/>
    <w:rsid w:val="00EB3703"/>
    <w:rsid w:val="00EB5711"/>
    <w:rsid w:val="00EB6FEC"/>
    <w:rsid w:val="00EB7322"/>
    <w:rsid w:val="00EB734A"/>
    <w:rsid w:val="00EB7B3A"/>
    <w:rsid w:val="00EB7F4B"/>
    <w:rsid w:val="00EC01D1"/>
    <w:rsid w:val="00EC09BE"/>
    <w:rsid w:val="00EC120E"/>
    <w:rsid w:val="00EC1212"/>
    <w:rsid w:val="00EC1E8A"/>
    <w:rsid w:val="00EC2795"/>
    <w:rsid w:val="00EC4357"/>
    <w:rsid w:val="00EC4796"/>
    <w:rsid w:val="00EC4B02"/>
    <w:rsid w:val="00EC55BC"/>
    <w:rsid w:val="00EC6EB0"/>
    <w:rsid w:val="00EC752F"/>
    <w:rsid w:val="00EC7D8E"/>
    <w:rsid w:val="00ED0AD8"/>
    <w:rsid w:val="00ED0EAB"/>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38C"/>
    <w:rsid w:val="00EE179C"/>
    <w:rsid w:val="00EE1A6E"/>
    <w:rsid w:val="00EE22B1"/>
    <w:rsid w:val="00EE2C15"/>
    <w:rsid w:val="00EE3A64"/>
    <w:rsid w:val="00EE45F1"/>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9BA"/>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21F"/>
    <w:rsid w:val="00F12835"/>
    <w:rsid w:val="00F12A8F"/>
    <w:rsid w:val="00F12D22"/>
    <w:rsid w:val="00F132E3"/>
    <w:rsid w:val="00F14A80"/>
    <w:rsid w:val="00F1531F"/>
    <w:rsid w:val="00F15408"/>
    <w:rsid w:val="00F16EE1"/>
    <w:rsid w:val="00F17E1C"/>
    <w:rsid w:val="00F21624"/>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1D7"/>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557"/>
    <w:rsid w:val="00F36782"/>
    <w:rsid w:val="00F37695"/>
    <w:rsid w:val="00F40B29"/>
    <w:rsid w:val="00F412EF"/>
    <w:rsid w:val="00F41329"/>
    <w:rsid w:val="00F4145E"/>
    <w:rsid w:val="00F42E4D"/>
    <w:rsid w:val="00F42E4E"/>
    <w:rsid w:val="00F453E0"/>
    <w:rsid w:val="00F457B8"/>
    <w:rsid w:val="00F461F7"/>
    <w:rsid w:val="00F463B4"/>
    <w:rsid w:val="00F47835"/>
    <w:rsid w:val="00F50108"/>
    <w:rsid w:val="00F50B53"/>
    <w:rsid w:val="00F50E0C"/>
    <w:rsid w:val="00F50EA2"/>
    <w:rsid w:val="00F51752"/>
    <w:rsid w:val="00F524C6"/>
    <w:rsid w:val="00F53ECB"/>
    <w:rsid w:val="00F558E0"/>
    <w:rsid w:val="00F56453"/>
    <w:rsid w:val="00F570D5"/>
    <w:rsid w:val="00F570FA"/>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070D"/>
    <w:rsid w:val="00F71825"/>
    <w:rsid w:val="00F71AE1"/>
    <w:rsid w:val="00F72179"/>
    <w:rsid w:val="00F725DA"/>
    <w:rsid w:val="00F72C82"/>
    <w:rsid w:val="00F72E3C"/>
    <w:rsid w:val="00F72EB2"/>
    <w:rsid w:val="00F734CF"/>
    <w:rsid w:val="00F73A92"/>
    <w:rsid w:val="00F7488E"/>
    <w:rsid w:val="00F75628"/>
    <w:rsid w:val="00F75A9B"/>
    <w:rsid w:val="00F75B9A"/>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29D"/>
    <w:rsid w:val="00FC133D"/>
    <w:rsid w:val="00FC19E8"/>
    <w:rsid w:val="00FC22FB"/>
    <w:rsid w:val="00FC2D1B"/>
    <w:rsid w:val="00FC33E6"/>
    <w:rsid w:val="00FC3532"/>
    <w:rsid w:val="00FC432F"/>
    <w:rsid w:val="00FC47CE"/>
    <w:rsid w:val="00FC5219"/>
    <w:rsid w:val="00FC545A"/>
    <w:rsid w:val="00FC56A8"/>
    <w:rsid w:val="00FC6047"/>
    <w:rsid w:val="00FC6508"/>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0FB4"/>
    <w:rsid w:val="00FE15C2"/>
    <w:rsid w:val="00FE1BCA"/>
    <w:rsid w:val="00FE24F1"/>
    <w:rsid w:val="00FE25DC"/>
    <w:rsid w:val="00FE34C8"/>
    <w:rsid w:val="00FE3BFA"/>
    <w:rsid w:val="00FE3C8A"/>
    <w:rsid w:val="00FE45D7"/>
    <w:rsid w:val="00FE49DA"/>
    <w:rsid w:val="00FE4F60"/>
    <w:rsid w:val="00FE5693"/>
    <w:rsid w:val="00FE579B"/>
    <w:rsid w:val="00FE5FC7"/>
    <w:rsid w:val="00FE6A00"/>
    <w:rsid w:val="00FF126E"/>
    <w:rsid w:val="00FF189A"/>
    <w:rsid w:val="00FF27A5"/>
    <w:rsid w:val="00FF27F2"/>
    <w:rsid w:val="00FF3273"/>
    <w:rsid w:val="00FF3352"/>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customStyle="1" w:styleId="Mencinsinresolver3">
    <w:name w:val="Mención sin resolver3"/>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 w:type="character" w:styleId="nfasis">
    <w:name w:val="Emphasis"/>
    <w:basedOn w:val="Fuentedeprrafopredeter"/>
    <w:uiPriority w:val="20"/>
    <w:qFormat/>
    <w:rsid w:val="00651164"/>
    <w:rPr>
      <w:i/>
      <w:iCs/>
    </w:rPr>
  </w:style>
  <w:style w:type="character" w:customStyle="1" w:styleId="hwtze">
    <w:name w:val="hwtze"/>
    <w:basedOn w:val="Fuentedeprrafopredeter"/>
    <w:rsid w:val="002557A2"/>
  </w:style>
  <w:style w:type="character" w:customStyle="1" w:styleId="rynqvb">
    <w:name w:val="rynqvb"/>
    <w:basedOn w:val="Fuentedeprrafopredeter"/>
    <w:rsid w:val="002557A2"/>
  </w:style>
  <w:style w:type="character" w:customStyle="1" w:styleId="UnresolvedMention1">
    <w:name w:val="Unresolved Mention1"/>
    <w:basedOn w:val="Fuentedeprrafopredeter"/>
    <w:uiPriority w:val="99"/>
    <w:semiHidden/>
    <w:unhideWhenUsed/>
    <w:rsid w:val="00946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182066">
      <w:bodyDiv w:val="1"/>
      <w:marLeft w:val="0"/>
      <w:marRight w:val="0"/>
      <w:marTop w:val="0"/>
      <w:marBottom w:val="0"/>
      <w:divBdr>
        <w:top w:val="none" w:sz="0" w:space="0" w:color="auto"/>
        <w:left w:val="none" w:sz="0" w:space="0" w:color="auto"/>
        <w:bottom w:val="none" w:sz="0" w:space="0" w:color="auto"/>
        <w:right w:val="none" w:sz="0" w:space="0" w:color="auto"/>
      </w:divBdr>
    </w:div>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762920791">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 w:id="2072121102">
      <w:bodyDiv w:val="1"/>
      <w:marLeft w:val="0"/>
      <w:marRight w:val="0"/>
      <w:marTop w:val="0"/>
      <w:marBottom w:val="0"/>
      <w:divBdr>
        <w:top w:val="none" w:sz="0" w:space="0" w:color="auto"/>
        <w:left w:val="none" w:sz="0" w:space="0" w:color="auto"/>
        <w:bottom w:val="none" w:sz="0" w:space="0" w:color="auto"/>
        <w:right w:val="none" w:sz="0" w:space="0" w:color="auto"/>
      </w:divBdr>
      <w:divsChild>
        <w:div w:id="1686707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4743-957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88748-DF14-4872-A267-24276224C170}">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0</TotalTime>
  <Pages>28</Pages>
  <Words>63303</Words>
  <Characters>360830</Characters>
  <Application>Microsoft Office Word</Application>
  <DocSecurity>0</DocSecurity>
  <Lines>3006</Lines>
  <Paragraphs>8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3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uenta Microsoft</cp:lastModifiedBy>
  <cp:revision>4</cp:revision>
  <cp:lastPrinted>2024-05-15T10:23:00Z</cp:lastPrinted>
  <dcterms:created xsi:type="dcterms:W3CDTF">2025-03-14T10:54:00Z</dcterms:created>
  <dcterms:modified xsi:type="dcterms:W3CDTF">2025-03-1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new-phytologis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ew-phytologist</vt:lpwstr>
  </property>
  <property fmtid="{D5CDD505-2E9C-101B-9397-08002B2CF9AE}" pid="25" name="Mendeley Recent Style Name 9_1">
    <vt:lpwstr>New Phytologist</vt:lpwstr>
  </property>
</Properties>
</file>